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commentRangeStart w:id="1"/>
      <w:commentRangeStart w:id="2"/>
      <w:commentRangeStart w:id="3"/>
      <w:r w:rsidRPr="009A68B2">
        <w:rPr>
          <w:b/>
          <w:bCs/>
          <w:i/>
          <w:sz w:val="22"/>
          <w:szCs w:val="22"/>
          <w:lang w:val="en-US"/>
        </w:rPr>
        <w:t>Abstract</w:t>
      </w:r>
      <w:commentRangeEnd w:id="1"/>
      <w:r w:rsidR="00AA5FB5">
        <w:rPr>
          <w:rStyle w:val="a6"/>
        </w:rPr>
        <w:commentReference w:id="1"/>
      </w:r>
      <w:commentRangeEnd w:id="2"/>
      <w:r w:rsidR="00B54515">
        <w:rPr>
          <w:rStyle w:val="a6"/>
        </w:rPr>
        <w:commentReference w:id="2"/>
      </w:r>
      <w:commentRangeEnd w:id="3"/>
      <w:r w:rsidR="005251BE">
        <w:rPr>
          <w:rStyle w:val="a6"/>
        </w:rPr>
        <w:commentReference w:id="3"/>
      </w:r>
      <w:r w:rsidRPr="009A68B2">
        <w:rPr>
          <w:b/>
          <w:bCs/>
          <w:i/>
          <w:sz w:val="22"/>
          <w:szCs w:val="22"/>
          <w:lang w:val="en-US"/>
        </w:rPr>
        <w:t xml:space="preserve">: </w:t>
      </w:r>
      <w:bookmarkStart w:id="4" w:name="_Hlk140510335"/>
    </w:p>
    <w:bookmarkEnd w:id="4"/>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5" w:name="_xrrl8ars2nrl" w:colFirst="0" w:colLast="0"/>
      <w:bookmarkStart w:id="6" w:name="_Toc129530156"/>
      <w:bookmarkStart w:id="7" w:name="_Toc129530186"/>
      <w:bookmarkStart w:id="8" w:name="_Toc139718153"/>
      <w:bookmarkEnd w:id="5"/>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6"/>
      <w:bookmarkEnd w:id="7"/>
      <w:bookmarkEnd w:id="8"/>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21181F51" w14:textId="631CC6C1" w:rsidR="00586F83" w:rsidRDefault="004F59A0" w:rsidP="0014261E">
      <w:pPr>
        <w:pStyle w:val="2"/>
        <w:spacing w:after="120"/>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 xml:space="preserve">Ethics </w:t>
      </w:r>
      <w:ins w:id="17" w:author="office user" w:date="2023-09-28T10:56:00Z">
        <w:r w:rsidR="0092101F">
          <w:rPr>
            <w:rFonts w:ascii="Times New Roman" w:hAnsi="Times New Roman"/>
          </w:rPr>
          <w:t>I</w:t>
        </w:r>
      </w:ins>
      <w:del w:id="18" w:author="office user" w:date="2023-09-28T10:56:00Z">
        <w:r w:rsidR="00BA0079" w:rsidRPr="006A5A80" w:rsidDel="0092101F">
          <w:rPr>
            <w:rFonts w:ascii="Times New Roman" w:hAnsi="Times New Roman"/>
          </w:rPr>
          <w:delText>i</w:delText>
        </w:r>
      </w:del>
      <w:r w:rsidR="00BA0079" w:rsidRPr="006A5A80">
        <w:rPr>
          <w:rFonts w:ascii="Times New Roman" w:hAnsi="Times New Roman"/>
        </w:rPr>
        <w:t>nformation</w:t>
      </w:r>
      <w:bookmarkEnd w:id="14"/>
      <w:bookmarkEnd w:id="15"/>
      <w:bookmarkEnd w:id="16"/>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9" w:name="_bobtrkgl8pi0" w:colFirst="0" w:colLast="0"/>
      <w:bookmarkStart w:id="20" w:name="_Toc129530159"/>
      <w:bookmarkStart w:id="21" w:name="_Toc129530189"/>
      <w:bookmarkStart w:id="22" w:name="_Toc139718156"/>
      <w:bookmarkEnd w:id="19"/>
      <w:r>
        <w:rPr>
          <w:rFonts w:ascii="Times New Roman" w:hAnsi="Times New Roman"/>
        </w:rPr>
        <w:t xml:space="preserve">2.2 </w:t>
      </w:r>
      <w:r w:rsidR="00A77F77" w:rsidRPr="00A77F77">
        <w:rPr>
          <w:rFonts w:ascii="Times New Roman" w:hAnsi="Times New Roman"/>
        </w:rPr>
        <w:t xml:space="preserve">Experimental Design </w:t>
      </w:r>
      <w:bookmarkEnd w:id="20"/>
      <w:bookmarkEnd w:id="21"/>
      <w:bookmarkEnd w:id="22"/>
    </w:p>
    <w:p w14:paraId="14FD32D9" w14:textId="369BD07D" w:rsidR="000456DA" w:rsidRDefault="00347E4E" w:rsidP="00347E4E">
      <w:pPr>
        <w:ind w:firstLineChars="100" w:firstLine="240"/>
        <w:rPr>
          <w:lang w:val="en-US"/>
        </w:rPr>
      </w:pPr>
      <w:ins w:id="23" w:author="office user" w:date="2023-09-28T11:40:00Z">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ins>
      <w:ins w:id="24" w:author="office user" w:date="2023-09-28T11:41:00Z">
        <w:r>
          <w:rPr>
            <w:lang w:val="en-US"/>
          </w:rPr>
          <w:t xml:space="preserve"> </w:t>
        </w:r>
      </w:ins>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984DD23" w:rsidR="00E7308B" w:rsidRDefault="00E7308B" w:rsidP="00E7308B">
      <w:pPr>
        <w:ind w:firstLineChars="100" w:firstLine="240"/>
        <w:rPr>
          <w:lang w:val="en-US"/>
        </w:rPr>
      </w:pPr>
      <w:del w:id="25" w:author="office user" w:date="2023-09-28T11:40:00Z">
        <w:r w:rsidDel="00347E4E">
          <w:rPr>
            <w:lang w:val="en-US"/>
          </w:rPr>
          <w:delText>Here we</w:delText>
        </w:r>
        <w:r w:rsidRPr="00A77F77" w:rsidDel="00347E4E">
          <w:delText xml:space="preserve"> provided a </w:delText>
        </w:r>
        <w:r w:rsidDel="00347E4E">
          <w:rPr>
            <w:lang w:val="en-US"/>
          </w:rPr>
          <w:delText xml:space="preserve">detailed </w:delText>
        </w:r>
        <w:r w:rsidRPr="00A77F77" w:rsidDel="00347E4E">
          <w:delText xml:space="preserve">overview of </w:delText>
        </w:r>
        <w:r w:rsidRPr="001D0F94" w:rsidDel="00347E4E">
          <w:delText>the</w:delText>
        </w:r>
        <w:r w:rsidRPr="00A77F77" w:rsidDel="00347E4E">
          <w:delText xml:space="preserve"> original experimental design</w:delText>
        </w:r>
        <w:r w:rsidRPr="001D0F94" w:rsidDel="00347E4E">
          <w:delText xml:space="preserve"> of SPMT</w:delText>
        </w:r>
        <w:r w:rsidRPr="00A77F77" w:rsidDel="00347E4E">
          <w:delText xml:space="preserve">, as described in the Experiment 1 by </w:delText>
        </w:r>
        <w:r w:rsidRPr="001D0F94" w:rsidDel="00347E4E">
          <w:fldChar w:fldCharType="begin"/>
        </w:r>
        <w:r w:rsidR="00B80DC8" w:rsidDel="00347E4E">
          <w:del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delInstrText>
        </w:r>
        <w:r w:rsidRPr="001D0F94" w:rsidDel="00347E4E">
          <w:fldChar w:fldCharType="separate"/>
        </w:r>
        <w:r w:rsidRPr="001D0F94" w:rsidDel="00347E4E">
          <w:rPr>
            <w:noProof/>
          </w:rPr>
          <w:delText>Sui et al. (2012)</w:delText>
        </w:r>
        <w:r w:rsidRPr="001D0F94" w:rsidDel="00347E4E">
          <w:fldChar w:fldCharType="end"/>
        </w:r>
        <w:r w:rsidRPr="001D0F94" w:rsidDel="00347E4E">
          <w:delText>.</w:delText>
        </w:r>
        <w:r w:rsidDel="00347E4E">
          <w:delText xml:space="preserve"> </w:delText>
        </w:r>
      </w:del>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4E649479"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w:t>
      </w:r>
      <w:del w:id="26" w:author="office user" w:date="2023-09-28T11:42:00Z">
        <w:r w:rsidRPr="00112854" w:rsidDel="00347E4E">
          <w:rPr>
            <w:rFonts w:eastAsiaTheme="minorEastAsia"/>
            <w:bCs/>
            <w:lang w:val="en-US"/>
          </w:rPr>
          <w:delText xml:space="preserve"> the incorporation of</w:delText>
        </w:r>
      </w:del>
      <w:r w:rsidRPr="00112854">
        <w:rPr>
          <w:rFonts w:eastAsiaTheme="minorEastAsia"/>
          <w:bCs/>
          <w:lang w:val="en-US"/>
        </w:rPr>
        <w:t xml:space="preserve">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7"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28" w:name="_c49m91hl2d4p" w:colFirst="0" w:colLast="0"/>
      <w:bookmarkStart w:id="29" w:name="_5w73peohap5j" w:colFirst="0" w:colLast="0"/>
      <w:bookmarkStart w:id="30" w:name="_Toc139718157"/>
      <w:bookmarkStart w:id="31" w:name="_Toc129530161"/>
      <w:bookmarkStart w:id="32" w:name="_Toc129530191"/>
      <w:bookmarkEnd w:id="27"/>
      <w:bookmarkEnd w:id="28"/>
      <w:bookmarkEnd w:id="29"/>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30"/>
      <w:r w:rsidR="00BA0079" w:rsidRPr="00092DC4">
        <w:rPr>
          <w:rFonts w:ascii="Times New Roman" w:hAnsi="Times New Roman"/>
        </w:rPr>
        <w:t xml:space="preserve"> </w:t>
      </w:r>
      <w:bookmarkStart w:id="33" w:name="_Toc139718158"/>
      <w:bookmarkEnd w:id="31"/>
      <w:bookmarkEnd w:id="32"/>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0">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33"/>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34" w:name="_Toc129530163"/>
      <w:bookmarkStart w:id="35"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36" w:name="_Toc139718159"/>
      <w:bookmarkEnd w:id="34"/>
      <w:bookmarkEnd w:id="35"/>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36"/>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7" w:name="_Toc129530164"/>
      <w:bookmarkStart w:id="38" w:name="_Toc129530194"/>
    </w:p>
    <w:p w14:paraId="1CCD7A4A" w14:textId="4890F76C" w:rsidR="00190DD4" w:rsidRDefault="00C87380" w:rsidP="00190DD4">
      <w:pPr>
        <w:pStyle w:val="2"/>
        <w:numPr>
          <w:ilvl w:val="2"/>
          <w:numId w:val="13"/>
        </w:numPr>
        <w:spacing w:after="120"/>
        <w:rPr>
          <w:rFonts w:ascii="Times New Roman" w:hAnsi="Times New Roman"/>
        </w:rPr>
      </w:pPr>
      <w:bookmarkStart w:id="39"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06D06FC3"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ins w:id="40" w:author="office user" w:date="2023-09-28T11:50:00Z">
        <w:r w:rsidR="002A31F9">
          <w:rPr>
            <w:color w:val="000000" w:themeColor="text1"/>
          </w:rPr>
          <w:t>reversed</w:t>
        </w:r>
      </w:ins>
      <w:ins w:id="41" w:author="office user" w:date="2023-09-28T11:51:00Z">
        <w:r w:rsidR="002A31F9">
          <w:rPr>
            <w:color w:val="000000" w:themeColor="text1"/>
          </w:rPr>
          <w:t xml:space="preserve"> </w:t>
        </w:r>
      </w:ins>
      <w:ins w:id="42" w:author="office user" w:date="2023-09-28T11:50:00Z">
        <w:r w:rsidR="002A31F9">
          <w:rPr>
            <w:color w:val="000000" w:themeColor="text1"/>
          </w:rPr>
          <w:t>scored the effect</w:t>
        </w:r>
      </w:ins>
      <w:ins w:id="43" w:author="office user" w:date="2023-09-28T11:51:00Z">
        <w:r w:rsidR="002A31F9">
          <w:rPr>
            <w:color w:val="000000" w:themeColor="text1"/>
          </w:rPr>
          <w:t xml:space="preserve"> </w:t>
        </w:r>
      </w:ins>
      <w:ins w:id="44" w:author="office user" w:date="2023-09-28T11:50:00Z">
        <w:r w:rsidR="002A31F9">
          <w:rPr>
            <w:color w:val="000000" w:themeColor="text1"/>
          </w:rPr>
          <w:t xml:space="preserve">size for variables with negative </w:t>
        </w:r>
      </w:ins>
      <w:ins w:id="45" w:author="office user" w:date="2023-09-28T11:51:00Z">
        <w:r w:rsidR="002A31F9">
          <w:rPr>
            <w:color w:val="000000" w:themeColor="text1"/>
          </w:rPr>
          <w:t>values (</w:t>
        </w:r>
      </w:ins>
      <w:del w:id="46" w:author="office user" w:date="2023-09-28T11:51:00Z">
        <w:r w:rsidR="00884257" w:rsidDel="002A31F9">
          <w:rPr>
            <w:color w:val="000000" w:themeColor="text1"/>
          </w:rPr>
          <w:delText>converted the effect size vlalue</w:delText>
        </w:r>
        <w:r w:rsidR="002A4F48" w:rsidDel="002A31F9">
          <w:rPr>
            <w:color w:val="000000" w:themeColor="text1"/>
          </w:rPr>
          <w:delText xml:space="preserve"> of </w:delText>
        </w:r>
      </w:del>
      <w:r w:rsidR="002A4F48" w:rsidRPr="00722FD5">
        <w:rPr>
          <w:color w:val="000000" w:themeColor="text1"/>
        </w:rPr>
        <w:t>Reaction Time</w:t>
      </w:r>
      <w:ins w:id="47" w:author="office user" w:date="2023-09-28T11:51:00Z">
        <w:r w:rsidR="002A31F9">
          <w:rPr>
            <w:color w:val="000000" w:themeColor="text1"/>
          </w:rPr>
          <w:t xml:space="preserve">, </w:t>
        </w:r>
      </w:ins>
      <w:del w:id="48" w:author="office user" w:date="2023-09-28T11:51:00Z">
        <w:r w:rsidR="002A4F48" w:rsidDel="002A31F9">
          <w:rPr>
            <w:color w:val="000000" w:themeColor="text1"/>
          </w:rPr>
          <w:delText xml:space="preserve"> and </w:delText>
        </w:r>
      </w:del>
      <w:r w:rsidR="002A4F48">
        <w:rPr>
          <w:color w:val="000000" w:themeColor="text1"/>
        </w:rPr>
        <w:t>Efficiency</w:t>
      </w:r>
      <w:del w:id="49" w:author="office user" w:date="2023-09-28T11:51:00Z">
        <w:r w:rsidR="00884257" w:rsidDel="002A31F9">
          <w:rPr>
            <w:color w:val="000000" w:themeColor="text1"/>
          </w:rPr>
          <w:delText xml:space="preserve"> into </w:delText>
        </w:r>
        <w:r w:rsidR="00884257" w:rsidDel="002A31F9">
          <w:rPr>
            <w:rFonts w:hint="eastAsia"/>
            <w:color w:val="000000" w:themeColor="text1"/>
          </w:rPr>
          <w:delText>absolute</w:delText>
        </w:r>
        <w:r w:rsidR="00884257" w:rsidDel="002A31F9">
          <w:rPr>
            <w:color w:val="000000" w:themeColor="text1"/>
          </w:rPr>
          <w:delText xml:space="preserve"> </w:delText>
        </w:r>
        <w:r w:rsidR="00884257" w:rsidDel="002A31F9">
          <w:rPr>
            <w:rFonts w:hint="eastAsia"/>
            <w:color w:val="000000" w:themeColor="text1"/>
          </w:rPr>
          <w:delText>value</w:delText>
        </w:r>
        <w:r w:rsidR="00884257" w:rsidRPr="00884257" w:rsidDel="002A31F9">
          <w:rPr>
            <w:color w:val="000000" w:themeColor="text1"/>
          </w:rPr>
          <w:delText>s.</w:delText>
        </w:r>
        <w:r w:rsidR="002A4F48" w:rsidDel="002A31F9">
          <w:rPr>
            <w:color w:val="000000" w:themeColor="text1"/>
          </w:rPr>
          <w:delText xml:space="preserve"> </w:delText>
        </w:r>
      </w:del>
      <w:ins w:id="50" w:author="office user" w:date="2023-09-28T11:51:00Z">
        <w:r w:rsidR="002A31F9">
          <w:rPr>
            <w:color w:val="000000" w:themeColor="text1"/>
          </w:rPr>
          <w:t xml:space="preserve">). </w:t>
        </w:r>
      </w:ins>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ins w:id="51" w:author="office user" w:date="2023-09-28T11:51:00Z">
        <w:r w:rsidR="002A31F9">
          <w:rPr>
            <w:color w:val="000000" w:themeColor="text1"/>
          </w:rPr>
          <w:t>e</w:t>
        </w:r>
      </w:ins>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37"/>
      <w:bookmarkEnd w:id="38"/>
      <w:bookmarkEnd w:id="39"/>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52" w:name="_Toc129530165"/>
      <w:bookmarkStart w:id="53" w:name="_Toc129530195"/>
      <w:commentRangeStart w:id="54"/>
      <w:commentRangeStart w:id="55"/>
      <w:r>
        <w:rPr>
          <w:b/>
        </w:rPr>
        <w:t>Split-half Reliability.</w:t>
      </w:r>
      <w:r>
        <w:rPr>
          <w:b/>
          <w:lang w:val="en-US"/>
        </w:rPr>
        <w:t xml:space="preserve"> </w:t>
      </w:r>
      <w:commentRangeEnd w:id="54"/>
      <w:r w:rsidR="00702C08">
        <w:rPr>
          <w:rStyle w:val="a6"/>
        </w:rPr>
        <w:commentReference w:id="54"/>
      </w:r>
      <w:commentRangeEnd w:id="55"/>
      <w:r w:rsidR="00500170">
        <w:rPr>
          <w:rStyle w:val="a6"/>
        </w:rPr>
        <w:commentReference w:id="55"/>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56"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56"/>
    </w:p>
    <w:p w14:paraId="7F162513" w14:textId="77777777" w:rsidR="006E2D0F" w:rsidRDefault="00BC4A89" w:rsidP="00C5221E">
      <w:pPr>
        <w:ind w:firstLineChars="100" w:firstLine="240"/>
        <w:rPr>
          <w:ins w:id="57" w:author="Chuan-Peng Hu" w:date="2023-09-28T08:45:00Z"/>
        </w:rPr>
      </w:pPr>
      <w:commentRangeStart w:id="58"/>
      <w:r w:rsidRPr="00DE40BA">
        <w:rPr>
          <w:rPrChange w:id="59" w:author="office user" w:date="2023-09-28T11:25:00Z">
            <w:rPr>
              <w:highlight w:val="yellow"/>
            </w:rPr>
          </w:rPrChange>
        </w:rPr>
        <w:t xml:space="preserve">In our analyses, </w:t>
      </w:r>
      <w:commentRangeEnd w:id="58"/>
      <w:r w:rsidR="00C12F35" w:rsidRPr="00DE40BA">
        <w:rPr>
          <w:rPrChange w:id="60" w:author="office user" w:date="2023-09-28T11:25:00Z">
            <w:rPr>
              <w:highlight w:val="yellow"/>
            </w:rPr>
          </w:rPrChange>
        </w:rPr>
        <w:commentReference w:id="58"/>
      </w:r>
      <w:r w:rsidRPr="00DE40BA">
        <w:rPr>
          <w:rPrChange w:id="61" w:author="office user" w:date="2023-09-28T11:25:00Z">
            <w:rPr>
              <w:highlight w:val="yellow"/>
            </w:rPr>
          </w:rPrChange>
        </w:rPr>
        <w:t xml:space="preserve">we first stratified </w:t>
      </w:r>
      <w:r w:rsidR="00F11D8A" w:rsidRPr="00DE40BA">
        <w:rPr>
          <w:rPrChange w:id="62" w:author="office user" w:date="2023-09-28T11:25:00Z">
            <w:rPr>
              <w:highlight w:val="yellow"/>
            </w:rPr>
          </w:rPrChange>
        </w:rPr>
        <w:t xml:space="preserve">the trial-level </w:t>
      </w:r>
      <w:r w:rsidRPr="00DE40BA">
        <w:rPr>
          <w:rPrChange w:id="63" w:author="office user" w:date="2023-09-28T11:25:00Z">
            <w:rPr>
              <w:highlight w:val="yellow"/>
            </w:rPr>
          </w:rPrChange>
        </w:rPr>
        <w:t xml:space="preserve">data </w:t>
      </w:r>
      <w:r w:rsidR="001D4744" w:rsidRPr="00DE40BA">
        <w:rPr>
          <w:rPrChange w:id="64" w:author="office user" w:date="2023-09-28T11:25:00Z">
            <w:rPr>
              <w:highlight w:val="yellow"/>
            </w:rPr>
          </w:rPrChange>
        </w:rPr>
        <w:t>for each participant in the study based on</w:t>
      </w:r>
      <w:r w:rsidR="00F02B0F" w:rsidRPr="00DE40BA">
        <w:rPr>
          <w:rPrChange w:id="65" w:author="office user" w:date="2023-09-28T11:25:00Z">
            <w:rPr>
              <w:highlight w:val="yellow"/>
            </w:rPr>
          </w:rPrChange>
        </w:rPr>
        <w:t xml:space="preserve"> experimental conditions</w:t>
      </w:r>
      <w:r w:rsidR="00C5221E" w:rsidRPr="00DE40BA">
        <w:rPr>
          <w:rPrChange w:id="66" w:author="office user" w:date="2023-09-28T11:25:00Z">
            <w:rPr>
              <w:highlight w:val="yellow"/>
            </w:rPr>
          </w:rPrChange>
        </w:rPr>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40DD1847" w:rsidR="00EA25BD" w:rsidRPr="00C5221E" w:rsidRDefault="00BC4A89" w:rsidP="00C5221E">
      <w:pPr>
        <w:ind w:firstLineChars="100" w:firstLine="240"/>
        <w:rPr>
          <w:lang w:val="en-US"/>
        </w:rPr>
      </w:pPr>
      <w:commentRangeStart w:id="67"/>
      <w:r w:rsidRPr="00EA25BD">
        <w:t xml:space="preserve">To derive a more accurate estimation of the average split-half reliability for each SPE measures, we synthesized these reliability coefficients via a meta-analytical approach. </w:t>
      </w:r>
      <w:commentRangeEnd w:id="67"/>
      <w:r w:rsidR="006E2D0F">
        <w:rPr>
          <w:rStyle w:val="a6"/>
        </w:rPr>
        <w:commentReference w:id="67"/>
      </w:r>
      <w:commentRangeStart w:id="68"/>
      <w:r w:rsidRPr="00EA25BD">
        <w:t xml:space="preserve">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ins w:id="69" w:author="office user" w:date="2023-09-28T11:53:00Z">
        <w:r w:rsidR="002A31F9">
          <w:t>5</w:t>
        </w:r>
      </w:ins>
      <w:del w:id="70" w:author="office user" w:date="2023-09-28T11:53:00Z">
        <w:r w:rsidRPr="00EA25BD" w:rsidDel="002A31F9">
          <w:delText>4</w:delText>
        </w:r>
      </w:del>
      <w:r w:rsidRPr="00EA25BD">
        <w:t xml:space="preserve"> for our exploratory analysis).</w:t>
      </w:r>
      <w:commentRangeEnd w:id="68"/>
      <w:r w:rsidR="00500170">
        <w:rPr>
          <w:rStyle w:val="a6"/>
        </w:rPr>
        <w:commentReference w:id="68"/>
      </w:r>
      <w:r w:rsidRPr="00EA25BD">
        <w:t xml:space="preserve">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52"/>
      <w:bookmarkEnd w:id="53"/>
    </w:p>
    <w:p w14:paraId="72B0CAB2" w14:textId="73F51745"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del w:id="71" w:author="office user" w:date="2023-09-28T11:54:00Z">
        <w:r w:rsidRPr="00EA25BD" w:rsidDel="002A31F9">
          <w:rPr>
            <w:rFonts w:hint="eastAsia"/>
          </w:rPr>
          <w:delText>o</w:delText>
        </w:r>
        <w:r w:rsidRPr="00EA25BD" w:rsidDel="002A31F9">
          <w:delText xml:space="preserve">f </w:delText>
        </w:r>
      </w:del>
      <w:ins w:id="72" w:author="office user" w:date="2023-09-28T11:54:00Z">
        <w:r w:rsidR="002A31F9">
          <w:t>of</w:t>
        </w:r>
        <w:r w:rsidR="002A31F9" w:rsidRPr="00EA25BD">
          <w:t xml:space="preserve"> </w:t>
        </w:r>
        <w:r w:rsidR="002A31F9">
          <w:t xml:space="preserve">0.5 is “poor”, a value of </w:t>
        </w:r>
      </w:ins>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4294E43C"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ins w:id="73" w:author="office user" w:date="2023-09-28T11:56:00Z">
        <w:r w:rsidR="002A31F9">
          <w:rPr>
            <w:lang w:val="en-US"/>
          </w:rPr>
          <w:t>S</w:t>
        </w:r>
      </w:ins>
      <w:del w:id="74" w:author="office user" w:date="2023-09-28T11:56:00Z">
        <w:r w:rsidDel="002A31F9">
          <w:rPr>
            <w:lang w:val="en-US"/>
          </w:rPr>
          <w:delText>S</w:delText>
        </w:r>
      </w:del>
      <w:r>
        <w:rPr>
          <w:lang w:val="en-US"/>
        </w:rPr>
        <w:t xml:space="preserve">upplementary </w:t>
      </w:r>
      <w:ins w:id="75" w:author="office user" w:date="2023-09-28T11:56:00Z">
        <w:r w:rsidR="002A31F9">
          <w:rPr>
            <w:lang w:val="en-US"/>
          </w:rPr>
          <w:t>M</w:t>
        </w:r>
      </w:ins>
      <w:del w:id="76" w:author="office user" w:date="2023-09-28T11:56:00Z">
        <w:r w:rsidR="00892CC7" w:rsidDel="002A31F9">
          <w:rPr>
            <w:rFonts w:hint="eastAsia"/>
            <w:lang w:val="en-US"/>
          </w:rPr>
          <w:delText>M</w:delText>
        </w:r>
      </w:del>
      <w:r>
        <w:rPr>
          <w:lang w:val="en-US"/>
        </w:rPr>
        <w:t>aterials</w:t>
      </w:r>
      <w:ins w:id="77" w:author="office user" w:date="2023-09-28T11:56:00Z">
        <w:r w:rsidR="002A31F9">
          <w:rPr>
            <w:lang w:val="en-US"/>
          </w:rPr>
          <w:t xml:space="preserve"> section 2</w:t>
        </w:r>
      </w:ins>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78" w:name="_Toc139718161"/>
      <w:r>
        <w:rPr>
          <w:rFonts w:eastAsia="Calibri"/>
          <w:b/>
          <w:sz w:val="42"/>
          <w:szCs w:val="42"/>
        </w:rPr>
        <w:t>4</w:t>
      </w:r>
      <w:r w:rsidR="001624A0" w:rsidRPr="001624A0">
        <w:rPr>
          <w:rFonts w:eastAsia="Calibri"/>
          <w:b/>
          <w:sz w:val="42"/>
          <w:szCs w:val="42"/>
        </w:rPr>
        <w:t xml:space="preserve"> </w:t>
      </w:r>
      <w:bookmarkStart w:id="79" w:name="_wv0gj0dgrmeo" w:colFirst="0" w:colLast="0"/>
      <w:bookmarkStart w:id="80" w:name="_Toc129530168"/>
      <w:bookmarkStart w:id="81" w:name="_Toc129530198"/>
      <w:bookmarkStart w:id="82" w:name="_Toc139718162"/>
      <w:bookmarkEnd w:id="78"/>
      <w:bookmarkEnd w:id="79"/>
      <w:r w:rsidR="00BA0079" w:rsidRPr="006A5A80">
        <w:rPr>
          <w:rFonts w:eastAsia="Calibri"/>
          <w:b/>
          <w:sz w:val="42"/>
          <w:szCs w:val="42"/>
        </w:rPr>
        <w:t>Results</w:t>
      </w:r>
      <w:bookmarkEnd w:id="80"/>
      <w:bookmarkEnd w:id="81"/>
      <w:bookmarkEnd w:id="82"/>
    </w:p>
    <w:p w14:paraId="740B3F9B" w14:textId="75A87659" w:rsidR="003E79B4" w:rsidRDefault="00A160B8" w:rsidP="00CE1DA7">
      <w:pPr>
        <w:ind w:firstLineChars="100" w:firstLine="240"/>
        <w:rPr>
          <w:lang w:val="en-US"/>
        </w:rPr>
      </w:pPr>
      <w:bookmarkStart w:id="83" w:name="_Toc129530169"/>
      <w:bookmarkStart w:id="84"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694E9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694E9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694E9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694E9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694E9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694E9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694E9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694E9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694E9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694E9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694E9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694E9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694E9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694E9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85"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ins w:id="86" w:author="MengZhen" w:date="2023-09-28T15:24:00Z"/>
          <w:rFonts w:eastAsiaTheme="minorEastAsia"/>
          <w:lang w:val="en-US"/>
        </w:rPr>
      </w:pPr>
      <w:r>
        <w:rPr>
          <w:noProof/>
        </w:rPr>
        <w:drawing>
          <wp:inline distT="0" distB="0" distL="0" distR="0" wp14:anchorId="5D4F8F44" wp14:editId="53F70F3D">
            <wp:extent cx="5911497" cy="665043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56256" cy="6700788"/>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commentRangeStart w:id="87"/>
      <w:ins w:id="88" w:author="MengZhen" w:date="2023-09-28T15:25:00Z">
        <w:r>
          <w:rPr>
            <w:rFonts w:eastAsiaTheme="minorEastAsia" w:hint="eastAsia"/>
            <w:lang w:val="en-US"/>
          </w:rPr>
          <w:t>F</w:t>
        </w:r>
        <w:r>
          <w:rPr>
            <w:rFonts w:eastAsiaTheme="minorEastAsia"/>
            <w:lang w:val="en-US"/>
          </w:rPr>
          <w:t>ig. 3 Forest Plot for RT. (a)</w:t>
        </w:r>
      </w:ins>
      <w:ins w:id="89" w:author="MengZhen" w:date="2023-09-28T18:29:00Z">
        <w:r w:rsidR="00A32DF9">
          <w:rPr>
            <w:rFonts w:eastAsiaTheme="minorEastAsia"/>
            <w:lang w:val="en-US"/>
          </w:rPr>
          <w:t xml:space="preserve"> </w:t>
        </w:r>
      </w:ins>
      <w:ins w:id="90" w:author="MengZhen" w:date="2023-09-28T15:26:00Z">
        <w:r>
          <w:rPr>
            <w:rFonts w:eastAsiaTheme="minorEastAsia"/>
            <w:lang w:val="en-US"/>
          </w:rPr>
          <w:t xml:space="preserve">SPE is “Self – Close”, (b) SPE is “Self – Stranger” </w:t>
        </w:r>
      </w:ins>
      <w:commentRangeEnd w:id="87"/>
      <w:ins w:id="91" w:author="MengZhen" w:date="2023-09-28T18:29:00Z">
        <w:r w:rsidR="00A32DF9">
          <w:rPr>
            <w:rStyle w:val="a6"/>
          </w:rPr>
          <w:commentReference w:id="87"/>
        </w:r>
      </w:ins>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85"/>
      <w:r w:rsidR="00AF6D94" w:rsidRPr="006A5A80">
        <w:rPr>
          <w:rFonts w:ascii="Times New Roman" w:hAnsi="Times New Roman"/>
          <w:lang w:val="en-US"/>
        </w:rPr>
        <w:t xml:space="preserve"> </w:t>
      </w:r>
      <w:bookmarkEnd w:id="83"/>
      <w:bookmarkEnd w:id="84"/>
    </w:p>
    <w:p w14:paraId="7BE443F2" w14:textId="2CF1EA3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ins w:id="92" w:author="office user" w:date="2023-09-28T12:38:00Z">
        <w:r w:rsidR="00512A40">
          <w:rPr>
            <w:lang w:val="en-US"/>
          </w:rPr>
          <w:t>3</w:t>
        </w:r>
      </w:ins>
      <w:del w:id="93" w:author="office user" w:date="2023-09-28T12:38:00Z">
        <w:r w:rsidR="00AC31C5" w:rsidDel="00512A40">
          <w:rPr>
            <w:lang w:val="en-US"/>
          </w:rPr>
          <w:delText>2</w:delText>
        </w:r>
      </w:del>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94" w:name="_Toc129530170"/>
      <w:bookmarkStart w:id="95" w:name="_Toc129530200"/>
      <w:bookmarkStart w:id="96" w:name="_Toc139718164"/>
      <w:r>
        <w:rPr>
          <w:rFonts w:ascii="Times New Roman" w:hAnsi="Times New Roman"/>
          <w:lang w:val="en-US"/>
        </w:rPr>
        <w:t xml:space="preserve">4.3 </w:t>
      </w:r>
      <w:bookmarkEnd w:id="94"/>
      <w:bookmarkEnd w:id="95"/>
      <w:bookmarkEnd w:id="96"/>
      <w:r w:rsidR="00B80DC8">
        <w:rPr>
          <w:rFonts w:ascii="Times New Roman" w:hAnsi="Times New Roman"/>
          <w:lang w:val="en-US"/>
        </w:rPr>
        <w:t>Test-retest Reliability</w:t>
      </w:r>
    </w:p>
    <w:p w14:paraId="4C816D66" w14:textId="32C4D1EC"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del w:id="97" w:author="office user" w:date="2023-09-28T12:38:00Z">
        <w:r w:rsidR="006371A0" w:rsidDel="00512A40">
          <w:rPr>
            <w:rFonts w:eastAsia="PMingLiU" w:hint="eastAsia"/>
            <w:bCs/>
            <w:noProof/>
            <w:lang w:val="en-US"/>
          </w:rPr>
          <w:delText>the</w:delText>
        </w:r>
        <w:r w:rsidRPr="00620C3B" w:rsidDel="00512A40">
          <w:rPr>
            <w:rFonts w:eastAsia="PMingLiU" w:hint="eastAsia"/>
            <w:bCs/>
            <w:noProof/>
            <w:lang w:val="en-US"/>
          </w:rPr>
          <w:delText xml:space="preserve"> </w:delText>
        </w:r>
      </w:del>
      <w:ins w:id="98" w:author="office user" w:date="2023-09-28T12:38:00Z">
        <w:r w:rsidR="00512A40">
          <w:rPr>
            <w:rFonts w:eastAsia="PMingLiU" w:hint="eastAsia"/>
            <w:bCs/>
            <w:noProof/>
            <w:lang w:val="en-US"/>
          </w:rPr>
          <w:t>our</w:t>
        </w:r>
        <w:r w:rsidR="00512A40">
          <w:rPr>
            <w:rFonts w:eastAsia="PMingLiU"/>
            <w:bCs/>
            <w:noProof/>
            <w:lang w:val="en-US"/>
          </w:rPr>
          <w:t xml:space="preserve"> </w:t>
        </w:r>
      </w:ins>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ins w:id="99" w:author="office user" w:date="2023-09-28T12:39:00Z">
        <w:r w:rsidR="00512A40">
          <w:rPr>
            <w:rFonts w:eastAsia="PMingLiU"/>
            <w:bCs/>
            <w:noProof/>
            <w:lang w:val="en-US" w:eastAsia="zh-TW"/>
          </w:rPr>
          <w:t>o</w:t>
        </w:r>
      </w:ins>
      <w:del w:id="100" w:author="office user" w:date="2023-09-28T12:39:00Z">
        <w:r w:rsidR="006371A0" w:rsidDel="00512A40">
          <w:rPr>
            <w:rFonts w:eastAsia="PMingLiU"/>
            <w:bCs/>
            <w:noProof/>
            <w:lang w:val="en-US" w:eastAsia="zh-TW"/>
          </w:rPr>
          <w:delText>O</w:delText>
        </w:r>
      </w:del>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commentRangeStart w:id="101"/>
      <w:r w:rsidRPr="0004083D">
        <w:rPr>
          <w:rFonts w:eastAsia="宋体"/>
          <w:b/>
          <w:noProof/>
          <w:lang w:val="en-US" w:eastAsia="zh-TW"/>
        </w:rPr>
        <w:t xml:space="preserve">Fig. </w:t>
      </w:r>
      <w:r w:rsidR="00884257">
        <w:rPr>
          <w:rFonts w:eastAsia="宋体"/>
          <w:b/>
          <w:noProof/>
          <w:lang w:val="en-US" w:eastAsia="zh-TW"/>
        </w:rPr>
        <w:t>4</w:t>
      </w:r>
      <w:commentRangeEnd w:id="101"/>
      <w:r w:rsidR="001A1117">
        <w:rPr>
          <w:rStyle w:val="a6"/>
        </w:rPr>
        <w:commentReference w:id="101"/>
      </w:r>
      <w:r w:rsidRPr="0004083D">
        <w:rPr>
          <w:rFonts w:eastAsia="宋体"/>
          <w:b/>
          <w:noProof/>
          <w:lang w:val="en-US" w:eastAsia="zh-TW"/>
        </w:rPr>
        <w:t xml:space="preserve">. </w:t>
      </w:r>
      <w:ins w:id="102" w:author="MengZhen" w:date="2023-09-28T15:27:00Z">
        <w:r w:rsidR="00CA36A7">
          <w:rPr>
            <w:rFonts w:eastAsia="宋体"/>
            <w:b/>
            <w:noProof/>
            <w:lang w:val="en-US" w:eastAsia="zh-TW"/>
          </w:rPr>
          <w:t xml:space="preserve">(a) </w:t>
        </w:r>
      </w:ins>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ins w:id="103" w:author="MengZhen" w:date="2023-09-28T15:27:00Z">
        <w:r w:rsidR="00CA36A7">
          <w:rPr>
            <w:rFonts w:eastAsia="宋体"/>
            <w:bCs/>
            <w:noProof/>
            <w:lang w:val="en-US" w:eastAsia="zh-TW"/>
          </w:rPr>
          <w:t xml:space="preserve">(b) </w:t>
        </w:r>
      </w:ins>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104" w:name="_Toc129530171"/>
      <w:bookmarkStart w:id="105"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106" w:name="_Toc139718165"/>
      <w:r>
        <w:rPr>
          <w:rFonts w:eastAsia="Calibri"/>
          <w:b/>
          <w:sz w:val="42"/>
          <w:szCs w:val="42"/>
          <w:lang w:val="en-US"/>
        </w:rPr>
        <w:t>5</w:t>
      </w:r>
      <w:r w:rsidR="00076622">
        <w:rPr>
          <w:rFonts w:eastAsia="Calibri"/>
          <w:b/>
          <w:sz w:val="42"/>
          <w:szCs w:val="42"/>
        </w:rPr>
        <w:t xml:space="preserve"> </w:t>
      </w:r>
      <w:commentRangeStart w:id="107"/>
      <w:r w:rsidR="00BA0079" w:rsidRPr="006A5A80">
        <w:rPr>
          <w:rFonts w:eastAsia="Calibri"/>
          <w:b/>
          <w:sz w:val="42"/>
          <w:szCs w:val="42"/>
        </w:rPr>
        <w:t>Discussion</w:t>
      </w:r>
      <w:bookmarkEnd w:id="104"/>
      <w:bookmarkEnd w:id="105"/>
      <w:bookmarkEnd w:id="106"/>
      <w:commentRangeEnd w:id="107"/>
      <w:r w:rsidR="00B91E66">
        <w:rPr>
          <w:rStyle w:val="a6"/>
        </w:rPr>
        <w:commentReference w:id="107"/>
      </w:r>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commentRangeStart w:id="108"/>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w:t>
      </w:r>
      <w:commentRangeEnd w:id="108"/>
      <w:r w:rsidR="002F2F77">
        <w:rPr>
          <w:rStyle w:val="a6"/>
        </w:rPr>
        <w:commentReference w:id="108"/>
      </w:r>
      <w:r>
        <w:rPr>
          <w:rFonts w:eastAsia="Calibri"/>
        </w:rPr>
        <w:t xml:space="preserve">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3195DEFC"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ins w:id="109" w:author="office user" w:date="2023-09-28T12:40:00Z">
        <w:r w:rsidR="00512A40">
          <w:rPr>
            <w:rFonts w:eastAsia="Calibri"/>
            <w:lang w:val="en-US"/>
          </w:rPr>
          <w:t xml:space="preserve">the other were </w:t>
        </w:r>
      </w:ins>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ins w:id="110" w:author="office user" w:date="2023-09-28T12:41:00Z">
        <w:r w:rsidR="00512A40">
          <w:rPr>
            <w:rFonts w:eastAsia="Calibri"/>
            <w:lang w:val="en-US"/>
          </w:rPr>
          <w:t>o</w:t>
        </w:r>
      </w:ins>
      <w:del w:id="111" w:author="office user" w:date="2023-09-28T12:41:00Z">
        <w:r w:rsidR="009117D1" w:rsidDel="00512A40">
          <w:rPr>
            <w:rFonts w:eastAsia="Calibri"/>
            <w:lang w:val="en-US"/>
          </w:rPr>
          <w:delText>O</w:delText>
        </w:r>
      </w:del>
      <w:r w:rsidR="009117D1">
        <w:rPr>
          <w:rFonts w:eastAsia="Calibri"/>
          <w:lang w:val="en-US"/>
        </w:rPr>
        <w:t xml:space="preserve">ther” (e.g., friends, or mother) are the most </w:t>
      </w:r>
      <w:del w:id="112" w:author="office user" w:date="2023-09-28T12:42:00Z">
        <w:r w:rsidR="009117D1" w:rsidDel="00512A40">
          <w:rPr>
            <w:rFonts w:eastAsia="Calibri"/>
            <w:lang w:val="en-US"/>
          </w:rPr>
          <w:delText xml:space="preserve">frequently </w:delText>
        </w:r>
      </w:del>
      <w:ins w:id="113" w:author="office user" w:date="2023-09-28T12:42:00Z">
        <w:r w:rsidR="00512A40" w:rsidRPr="00512A40">
          <w:rPr>
            <w:rFonts w:eastAsia="Calibri"/>
            <w:lang w:val="en-US"/>
            <w:rPrChange w:id="114" w:author="office user" w:date="2023-09-28T12:42:00Z">
              <w:rPr>
                <w:rFonts w:ascii="Segoe UI" w:hAnsi="Segoe UI" w:cs="Segoe UI"/>
                <w:color w:val="374151"/>
                <w:shd w:val="clear" w:color="auto" w:fill="F7F7F8"/>
              </w:rPr>
            </w:rPrChange>
          </w:rPr>
          <w:t>commonly utilized</w:t>
        </w:r>
        <w:r w:rsidR="00512A40">
          <w:rPr>
            <w:rFonts w:eastAsia="Calibri"/>
            <w:lang w:val="en-US"/>
          </w:rPr>
          <w:t>.</w:t>
        </w:r>
      </w:ins>
      <w:ins w:id="115" w:author="office user" w:date="2023-09-28T12:43:00Z">
        <w:r w:rsidR="00512A40">
          <w:rPr>
            <w:rFonts w:eastAsia="Calibri"/>
            <w:lang w:val="en-US"/>
          </w:rPr>
          <w:t xml:space="preserve"> </w:t>
        </w:r>
      </w:ins>
      <w:ins w:id="116" w:author="office user" w:date="2023-09-28T12:42:00Z">
        <w:r w:rsidR="00512A40" w:rsidRPr="00512A40">
          <w:rPr>
            <w:rFonts w:eastAsia="Calibri"/>
            <w:lang w:val="en-US"/>
            <w:rPrChange w:id="117" w:author="office user" w:date="2023-09-28T12:42:00Z">
              <w:rPr>
                <w:rFonts w:ascii="Segoe UI" w:hAnsi="Segoe UI" w:cs="Segoe UI"/>
                <w:color w:val="374151"/>
                <w:shd w:val="clear" w:color="auto" w:fill="F7F7F8"/>
              </w:rPr>
            </w:rPrChange>
          </w:rPr>
          <w:t>Notably,</w:t>
        </w:r>
      </w:ins>
      <w:del w:id="118" w:author="office user" w:date="2023-09-28T12:42:00Z">
        <w:r w:rsidR="009117D1" w:rsidDel="00512A40">
          <w:rPr>
            <w:rFonts w:eastAsia="Calibri"/>
            <w:lang w:val="en-US"/>
          </w:rPr>
          <w:delText>used and</w:delText>
        </w:r>
      </w:del>
      <w:r w:rsidR="009117D1">
        <w:rPr>
          <w:rFonts w:eastAsia="Calibri"/>
          <w:lang w:val="en-US"/>
        </w:rPr>
        <w:t xml:space="preserve"> “Stranger” produced slightly higher effect size for almost all </w:t>
      </w:r>
      <w:ins w:id="119" w:author="office user" w:date="2023-09-28T12:43:00Z">
        <w:r w:rsidR="00512A40">
          <w:rPr>
            <w:rFonts w:eastAsia="Calibri"/>
            <w:lang w:val="en-US"/>
          </w:rPr>
          <w:t xml:space="preserve">the </w:t>
        </w:r>
      </w:ins>
      <w:r w:rsidR="009117D1">
        <w:rPr>
          <w:rFonts w:eastAsia="Calibri"/>
          <w:lang w:val="en-US"/>
        </w:rPr>
        <w:t>six indicators and</w:t>
      </w:r>
      <w:del w:id="120" w:author="office user" w:date="2023-09-28T12:44:00Z">
        <w:r w:rsidR="009117D1" w:rsidDel="00512A40">
          <w:rPr>
            <w:rFonts w:eastAsia="Calibri"/>
            <w:lang w:val="en-US"/>
          </w:rPr>
          <w:delText xml:space="preserve"> higher reliability for reaction times</w:delText>
        </w:r>
      </w:del>
      <w:ins w:id="121" w:author="office user" w:date="2023-09-28T12:44:00Z">
        <w:r w:rsidR="00512A40">
          <w:rPr>
            <w:rFonts w:eastAsia="Calibri"/>
            <w:lang w:val="en-US"/>
          </w:rPr>
          <w:t xml:space="preserve"> d</w:t>
        </w:r>
      </w:ins>
      <w:del w:id="122" w:author="office user" w:date="2023-09-28T12:44:00Z">
        <w:r w:rsidR="004758C5" w:rsidRPr="00400089" w:rsidDel="00512A40">
          <w:rPr>
            <w:rFonts w:eastAsia="Calibri"/>
            <w:lang w:val="en-US"/>
          </w:rPr>
          <w:delText>.</w:delText>
        </w:r>
        <w:commentRangeStart w:id="123"/>
        <w:commentRangeEnd w:id="123"/>
        <w:r w:rsidR="004758C5" w:rsidDel="00512A40">
          <w:rPr>
            <w:rStyle w:val="a6"/>
          </w:rPr>
          <w:commentReference w:id="123"/>
        </w:r>
      </w:del>
      <w:ins w:id="124" w:author="office user" w:date="2023-09-28T12:43:00Z">
        <w:r w:rsidR="00512A40" w:rsidRPr="00512A40">
          <w:rPr>
            <w:rFonts w:eastAsia="Calibri"/>
            <w:lang w:val="en-US"/>
            <w:rPrChange w:id="125" w:author="office user" w:date="2023-09-28T12:44:00Z">
              <w:rPr>
                <w:rFonts w:ascii="Segoe UI" w:hAnsi="Segoe UI" w:cs="Segoe UI"/>
                <w:color w:val="374151"/>
                <w:shd w:val="clear" w:color="auto" w:fill="F7F7F8"/>
              </w:rPr>
            </w:rPrChange>
          </w:rPr>
          <w:t>emonstrated greater reliability when it came to reaction times</w:t>
        </w:r>
      </w:ins>
      <w:ins w:id="126" w:author="office user" w:date="2023-09-28T12:44:00Z">
        <w:r w:rsidR="00512A40">
          <w:rPr>
            <w:rFonts w:eastAsia="Calibri"/>
            <w:lang w:val="en-US"/>
          </w:rPr>
          <w:t xml:space="preserve">. </w:t>
        </w:r>
      </w:ins>
      <w:commentRangeStart w:id="127"/>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commentRangeEnd w:id="127"/>
      <w:r w:rsidR="00A94A8D" w:rsidRPr="00400089">
        <w:rPr>
          <w:rFonts w:eastAsia="Calibri"/>
          <w:lang w:val="en-US"/>
        </w:rPr>
        <w:commentReference w:id="127"/>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E6AE77A" w14:textId="21A1760E" w:rsidR="006906E1" w:rsidDel="00495451" w:rsidRDefault="00B80DC8" w:rsidP="00495451">
      <w:pPr>
        <w:rPr>
          <w:del w:id="128" w:author="office user" w:date="2023-09-28T12:48:00Z"/>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ins w:id="129" w:author="office user" w:date="2023-09-28T12:44:00Z">
        <w:r w:rsidR="00512A40">
          <w:rPr>
            <w:rFonts w:eastAsia="Calibri"/>
            <w:lang w:val="en-US"/>
          </w:rPr>
          <w:t>s</w:t>
        </w:r>
      </w:ins>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ins w:id="130" w:author="office user" w:date="2023-09-28T12:44:00Z">
        <w:r w:rsidR="00512A40">
          <w:rPr>
            <w:rFonts w:eastAsia="Calibri"/>
            <w:lang w:val="en-US"/>
          </w:rPr>
          <w:t xml:space="preserve">a </w:t>
        </w:r>
      </w:ins>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ins w:id="131" w:author="office user" w:date="2023-09-28T12:47:00Z">
        <w:r w:rsidR="00512A40">
          <w:rPr>
            <w:rFonts w:eastAsia="Calibri"/>
            <w:lang w:val="en-US"/>
          </w:rPr>
          <w:t xml:space="preserve"> </w:t>
        </w:r>
      </w:ins>
      <w:del w:id="132" w:author="office user" w:date="2023-09-28T12:47:00Z">
        <w:r w:rsidR="005E4047" w:rsidRPr="00C16458" w:rsidDel="00512A40">
          <w:rPr>
            <w:rFonts w:eastAsia="Calibri"/>
            <w:lang w:val="en-US"/>
          </w:rPr>
          <w:delText xml:space="preserve"> </w:delText>
        </w:r>
      </w:del>
      <w:ins w:id="133" w:author="office user" w:date="2023-09-28T12:45:00Z">
        <w:r w:rsidR="00512A40" w:rsidRPr="00512A40">
          <w:rPr>
            <w:rFonts w:eastAsia="Calibri"/>
            <w:lang w:val="en-US"/>
            <w:rPrChange w:id="134" w:author="office user" w:date="2023-09-28T12:45:00Z">
              <w:rPr>
                <w:rFonts w:ascii="Segoe UI" w:hAnsi="Segoe UI" w:cs="Segoe UI"/>
                <w:color w:val="374151"/>
                <w:shd w:val="clear" w:color="auto" w:fill="F7F7F8"/>
              </w:rPr>
            </w:rPrChange>
          </w:rPr>
          <w:t xml:space="preserve">The precise causes behind the reliability paradox observed in </w:t>
        </w:r>
      </w:ins>
      <w:ins w:id="135" w:author="office user" w:date="2023-09-28T12:46:00Z">
        <w:r w:rsidR="00512A40">
          <w:rPr>
            <w:rFonts w:eastAsia="Calibri"/>
            <w:lang w:val="en-US"/>
          </w:rPr>
          <w:t>SPE</w:t>
        </w:r>
      </w:ins>
      <w:ins w:id="136" w:author="office user" w:date="2023-09-28T12:45:00Z">
        <w:r w:rsidR="00512A40" w:rsidRPr="00512A40">
          <w:rPr>
            <w:rFonts w:eastAsia="Calibri"/>
            <w:lang w:val="en-US"/>
            <w:rPrChange w:id="137" w:author="office user" w:date="2023-09-28T12:45:00Z">
              <w:rPr>
                <w:rFonts w:ascii="Segoe UI" w:hAnsi="Segoe UI" w:cs="Segoe UI"/>
                <w:color w:val="374151"/>
                <w:shd w:val="clear" w:color="auto" w:fill="F7F7F8"/>
              </w:rPr>
            </w:rPrChange>
          </w:rPr>
          <w:t xml:space="preserve"> measurements using the SPMT warrant thorough investigation</w:t>
        </w:r>
      </w:ins>
      <w:ins w:id="138" w:author="office user" w:date="2023-09-28T12:46:00Z">
        <w:r w:rsidR="00512A40">
          <w:rPr>
            <w:rFonts w:eastAsia="Calibri"/>
            <w:lang w:val="en-US"/>
          </w:rPr>
          <w:t>.</w:t>
        </w:r>
      </w:ins>
      <w:ins w:id="139" w:author="office user" w:date="2023-09-28T12:47:00Z">
        <w:r w:rsidR="00512A40">
          <w:rPr>
            <w:rFonts w:eastAsia="Calibri"/>
            <w:lang w:val="en-US"/>
          </w:rPr>
          <w:t xml:space="preserve"> </w:t>
        </w:r>
      </w:ins>
      <w:ins w:id="140" w:author="office user" w:date="2023-09-28T12:46:00Z">
        <w:r w:rsidR="00512A40" w:rsidRPr="00512A40">
          <w:rPr>
            <w:rFonts w:eastAsia="Calibri"/>
            <w:lang w:val="en-US"/>
            <w:rPrChange w:id="141" w:author="office user" w:date="2023-09-28T12:47:00Z">
              <w:rPr>
                <w:rFonts w:ascii="Segoe UI" w:hAnsi="Segoe UI" w:cs="Segoe UI"/>
                <w:color w:val="374151"/>
                <w:shd w:val="clear" w:color="auto" w:fill="F7F7F8"/>
              </w:rPr>
            </w:rPrChange>
          </w:rPr>
          <w:t xml:space="preserve">However, one of the most plausible explanations is that </w:t>
        </w:r>
        <w:r w:rsidR="00512A40" w:rsidRPr="00512A40">
          <w:rPr>
            <w:lang w:val="en-US"/>
            <w:rPrChange w:id="142" w:author="office user" w:date="2023-09-28T12:48:00Z">
              <w:rPr>
                <w:rFonts w:ascii="Segoe UI" w:hAnsi="Segoe UI" w:cs="Segoe UI"/>
                <w:color w:val="374151"/>
                <w:shd w:val="clear" w:color="auto" w:fill="F7F7F8"/>
              </w:rPr>
            </w:rPrChange>
          </w:rPr>
          <w:t>the SPMT, like other cognitive tasks,</w:t>
        </w:r>
      </w:ins>
      <w:ins w:id="143" w:author="office user" w:date="2023-09-28T12:47:00Z">
        <w:r w:rsidR="00512A40" w:rsidRPr="00512A40">
          <w:rPr>
            <w:lang w:val="en-US"/>
            <w:rPrChange w:id="144" w:author="office user" w:date="2023-09-28T12:48:00Z">
              <w:rPr>
                <w:rFonts w:eastAsia="Calibri"/>
                <w:lang w:val="en-US"/>
              </w:rPr>
            </w:rPrChange>
          </w:rPr>
          <w:t xml:space="preserve"> </w:t>
        </w:r>
        <w:r w:rsidR="00512A40" w:rsidRPr="00512A40">
          <w:rPr>
            <w:lang w:val="en-US"/>
            <w:rPrChange w:id="145" w:author="office user" w:date="2023-09-28T12:48:00Z">
              <w:rPr>
                <w:rFonts w:ascii="Segoe UI" w:hAnsi="Segoe UI" w:cs="Segoe UI"/>
                <w:color w:val="374151"/>
                <w:shd w:val="clear" w:color="auto" w:fill="F7F7F8"/>
              </w:rPr>
            </w:rPrChange>
          </w:rPr>
          <w:t>tends to exhibit minimal variability among participants</w:t>
        </w:r>
        <w:r w:rsidR="00512A40" w:rsidRPr="00512A40">
          <w:rPr>
            <w:lang w:val="en-US"/>
            <w:rPrChange w:id="146" w:author="office user" w:date="2023-09-28T12:48:00Z">
              <w:rPr>
                <w:rFonts w:eastAsia="Calibri"/>
                <w:lang w:val="en-US"/>
              </w:rPr>
            </w:rPrChange>
          </w:rPr>
          <w:t xml:space="preserve"> </w:t>
        </w:r>
      </w:ins>
      <w:del w:id="147" w:author="office user" w:date="2023-09-28T12:46:00Z">
        <w:r w:rsidRPr="00512A40" w:rsidDel="00512A40">
          <w:rPr>
            <w:lang w:val="en-US"/>
            <w:rPrChange w:id="148" w:author="office user" w:date="2023-09-28T12:48:00Z">
              <w:rPr>
                <w:rFonts w:eastAsia="Calibri"/>
                <w:highlight w:val="yellow"/>
                <w:lang w:val="en-US"/>
              </w:rPr>
            </w:rPrChange>
          </w:rPr>
          <w:delText>The</w:delText>
        </w:r>
        <w:r w:rsidR="00853DB8" w:rsidRPr="00512A40" w:rsidDel="00512A40">
          <w:rPr>
            <w:lang w:val="en-US"/>
            <w:rPrChange w:id="149" w:author="office user" w:date="2023-09-28T12:48:00Z">
              <w:rPr>
                <w:rFonts w:eastAsia="Calibri"/>
                <w:highlight w:val="yellow"/>
                <w:lang w:val="en-US"/>
              </w:rPr>
            </w:rPrChange>
          </w:rPr>
          <w:delText xml:space="preserve"> exact</w:delText>
        </w:r>
        <w:r w:rsidRPr="00512A40" w:rsidDel="00512A40">
          <w:rPr>
            <w:lang w:val="en-US"/>
            <w:rPrChange w:id="150" w:author="office user" w:date="2023-09-28T12:48:00Z">
              <w:rPr>
                <w:rFonts w:eastAsia="Calibri"/>
                <w:highlight w:val="yellow"/>
                <w:lang w:val="en-US"/>
              </w:rPr>
            </w:rPrChange>
          </w:rPr>
          <w:delText xml:space="preserve"> reason</w:delText>
        </w:r>
        <w:r w:rsidR="00853DB8" w:rsidRPr="00512A40" w:rsidDel="00512A40">
          <w:rPr>
            <w:lang w:val="en-US"/>
            <w:rPrChange w:id="151" w:author="office user" w:date="2023-09-28T12:48:00Z">
              <w:rPr>
                <w:rFonts w:eastAsia="Calibri"/>
                <w:highlight w:val="yellow"/>
                <w:lang w:val="en-US"/>
              </w:rPr>
            </w:rPrChange>
          </w:rPr>
          <w:delText>s</w:delText>
        </w:r>
        <w:r w:rsidRPr="00512A40" w:rsidDel="00512A40">
          <w:rPr>
            <w:lang w:val="en-US"/>
            <w:rPrChange w:id="152" w:author="office user" w:date="2023-09-28T12:48:00Z">
              <w:rPr>
                <w:rFonts w:eastAsia="Calibri"/>
                <w:highlight w:val="yellow"/>
                <w:lang w:val="en-US"/>
              </w:rPr>
            </w:rPrChange>
          </w:rPr>
          <w:delText xml:space="preserve"> for reliability paradox </w:delText>
        </w:r>
        <w:r w:rsidR="00853DB8" w:rsidRPr="00512A40" w:rsidDel="00512A40">
          <w:rPr>
            <w:lang w:val="en-US"/>
            <w:rPrChange w:id="153" w:author="office user" w:date="2023-09-28T12:48:00Z">
              <w:rPr>
                <w:rFonts w:eastAsia="Calibri"/>
                <w:highlight w:val="yellow"/>
                <w:lang w:val="en-US"/>
              </w:rPr>
            </w:rPrChange>
          </w:rPr>
          <w:delText>of SPE as measured by SPMT call for in-depth studies</w:delText>
        </w:r>
        <w:r w:rsidR="00397B72" w:rsidRPr="00512A40" w:rsidDel="00512A40">
          <w:rPr>
            <w:lang w:val="en-US"/>
            <w:rPrChange w:id="154" w:author="office user" w:date="2023-09-28T12:48:00Z">
              <w:rPr>
                <w:rFonts w:eastAsia="Calibri"/>
                <w:highlight w:val="yellow"/>
                <w:lang w:val="en-US"/>
              </w:rPr>
            </w:rPrChange>
          </w:rPr>
          <w:delText xml:space="preserve">, but </w:delText>
        </w:r>
      </w:del>
      <w:del w:id="155" w:author="office user" w:date="2023-09-28T12:47:00Z">
        <w:r w:rsidR="00397B72" w:rsidRPr="00512A40" w:rsidDel="00512A40">
          <w:rPr>
            <w:lang w:val="en-US"/>
            <w:rPrChange w:id="156" w:author="office user" w:date="2023-09-28T12:48:00Z">
              <w:rPr>
                <w:rFonts w:eastAsia="Calibri"/>
                <w:highlight w:val="yellow"/>
                <w:lang w:val="en-US"/>
              </w:rPr>
            </w:rPrChange>
          </w:rPr>
          <w:delText>o</w:delText>
        </w:r>
        <w:r w:rsidR="00853DB8" w:rsidRPr="00512A40" w:rsidDel="00512A40">
          <w:rPr>
            <w:lang w:val="en-US"/>
            <w:rPrChange w:id="157" w:author="office user" w:date="2023-09-28T12:48:00Z">
              <w:rPr>
                <w:rFonts w:eastAsia="Calibri"/>
                <w:highlight w:val="yellow"/>
                <w:lang w:val="en-US"/>
              </w:rPr>
            </w:rPrChange>
          </w:rPr>
          <w:delText xml:space="preserve">ne </w:delText>
        </w:r>
        <w:r w:rsidR="00397B72" w:rsidRPr="00512A40" w:rsidDel="00512A40">
          <w:rPr>
            <w:lang w:val="en-US"/>
            <w:rPrChange w:id="158" w:author="office user" w:date="2023-09-28T12:48:00Z">
              <w:rPr>
                <w:rFonts w:eastAsia="Calibri"/>
                <w:highlight w:val="yellow"/>
                <w:lang w:val="en-US"/>
              </w:rPr>
            </w:rPrChange>
          </w:rPr>
          <w:delText xml:space="preserve">of </w:delText>
        </w:r>
        <w:r w:rsidR="00853DB8" w:rsidRPr="00512A40" w:rsidDel="00512A40">
          <w:rPr>
            <w:lang w:val="en-US"/>
            <w:rPrChange w:id="159" w:author="office user" w:date="2023-09-28T12:48:00Z">
              <w:rPr>
                <w:rFonts w:eastAsia="Calibri"/>
                <w:highlight w:val="yellow"/>
                <w:lang w:val="en-US"/>
              </w:rPr>
            </w:rPrChange>
          </w:rPr>
          <w:delText>most plausible exaplanation</w:delText>
        </w:r>
        <w:r w:rsidR="00397B72" w:rsidRPr="00512A40" w:rsidDel="00512A40">
          <w:rPr>
            <w:lang w:val="en-US"/>
            <w:rPrChange w:id="160" w:author="office user" w:date="2023-09-28T12:48:00Z">
              <w:rPr>
                <w:rFonts w:eastAsia="Calibri"/>
                <w:highlight w:val="yellow"/>
                <w:lang w:val="en-US"/>
              </w:rPr>
            </w:rPrChange>
          </w:rPr>
          <w:delText>s</w:delText>
        </w:r>
        <w:r w:rsidR="00853DB8" w:rsidRPr="00512A40" w:rsidDel="00512A40">
          <w:rPr>
            <w:lang w:val="en-US"/>
            <w:rPrChange w:id="161" w:author="office user" w:date="2023-09-28T12:48:00Z">
              <w:rPr>
                <w:rFonts w:eastAsia="Calibri"/>
                <w:highlight w:val="yellow"/>
                <w:lang w:val="en-US"/>
              </w:rPr>
            </w:rPrChange>
          </w:rPr>
          <w:delText xml:space="preserve"> is that, </w:delText>
        </w:r>
        <w:r w:rsidRPr="00512A40" w:rsidDel="00512A40">
          <w:rPr>
            <w:lang w:val="en-US"/>
            <w:rPrChange w:id="162" w:author="office user" w:date="2023-09-28T12:48:00Z">
              <w:rPr>
                <w:rFonts w:eastAsiaTheme="minorEastAsia"/>
                <w:color w:val="000000" w:themeColor="text1"/>
                <w:highlight w:val="yellow"/>
              </w:rPr>
            </w:rPrChange>
          </w:rPr>
          <w:delText xml:space="preserve">SPMT, </w:delText>
        </w:r>
        <w:r w:rsidR="00853DB8" w:rsidRPr="00512A40" w:rsidDel="00512A40">
          <w:rPr>
            <w:lang w:val="en-US"/>
            <w:rPrChange w:id="163" w:author="office user" w:date="2023-09-28T12:48:00Z">
              <w:rPr>
                <w:rFonts w:eastAsiaTheme="minorEastAsia"/>
                <w:color w:val="000000" w:themeColor="text1"/>
                <w:highlight w:val="yellow"/>
              </w:rPr>
            </w:rPrChange>
          </w:rPr>
          <w:delText>designed as</w:delText>
        </w:r>
        <w:r w:rsidRPr="00512A40" w:rsidDel="00512A40">
          <w:rPr>
            <w:lang w:val="en-US"/>
            <w:rPrChange w:id="164" w:author="office user" w:date="2023-09-28T12:48:00Z">
              <w:rPr>
                <w:rFonts w:eastAsiaTheme="minorEastAsia"/>
                <w:color w:val="000000" w:themeColor="text1"/>
                <w:highlight w:val="yellow"/>
              </w:rPr>
            </w:rPrChange>
          </w:rPr>
          <w:delText xml:space="preserve"> </w:delText>
        </w:r>
        <w:r w:rsidR="00397B72" w:rsidRPr="00512A40" w:rsidDel="00512A40">
          <w:rPr>
            <w:lang w:val="en-US"/>
            <w:rPrChange w:id="165" w:author="office user" w:date="2023-09-28T12:48:00Z">
              <w:rPr>
                <w:rFonts w:eastAsiaTheme="minorEastAsia"/>
                <w:color w:val="000000" w:themeColor="text1"/>
                <w:highlight w:val="yellow"/>
              </w:rPr>
            </w:rPrChange>
          </w:rPr>
          <w:delText xml:space="preserve">other </w:delText>
        </w:r>
        <w:r w:rsidRPr="00512A40" w:rsidDel="00512A40">
          <w:rPr>
            <w:lang w:val="en-US"/>
            <w:rPrChange w:id="166" w:author="office user" w:date="2023-09-28T12:48:00Z">
              <w:rPr>
                <w:rFonts w:eastAsiaTheme="minorEastAsia"/>
                <w:color w:val="000000" w:themeColor="text1"/>
                <w:highlight w:val="yellow"/>
              </w:rPr>
            </w:rPrChange>
          </w:rPr>
          <w:delText>cognitive task</w:delText>
        </w:r>
        <w:r w:rsidR="00397B72" w:rsidRPr="00512A40" w:rsidDel="00512A40">
          <w:rPr>
            <w:lang w:val="en-US"/>
            <w:rPrChange w:id="167" w:author="office user" w:date="2023-09-28T12:48:00Z">
              <w:rPr>
                <w:rFonts w:eastAsiaTheme="minorEastAsia"/>
                <w:color w:val="000000" w:themeColor="text1"/>
                <w:highlight w:val="yellow"/>
              </w:rPr>
            </w:rPrChange>
          </w:rPr>
          <w:delText>s</w:delText>
        </w:r>
        <w:r w:rsidRPr="00512A40" w:rsidDel="00512A40">
          <w:rPr>
            <w:lang w:val="en-US"/>
            <w:rPrChange w:id="168" w:author="office user" w:date="2023-09-28T12:48:00Z">
              <w:rPr>
                <w:rFonts w:eastAsiaTheme="minorEastAsia"/>
                <w:color w:val="000000" w:themeColor="text1"/>
                <w:highlight w:val="yellow"/>
              </w:rPr>
            </w:rPrChange>
          </w:rPr>
          <w:delText xml:space="preserve">, </w:delText>
        </w:r>
        <w:r w:rsidR="00853DB8" w:rsidRPr="00512A40" w:rsidDel="00512A40">
          <w:rPr>
            <w:lang w:val="en-US"/>
            <w:rPrChange w:id="169" w:author="office user" w:date="2023-09-28T12:48:00Z">
              <w:rPr>
                <w:rFonts w:eastAsiaTheme="minorEastAsia"/>
                <w:color w:val="000000" w:themeColor="text1"/>
                <w:highlight w:val="yellow"/>
              </w:rPr>
            </w:rPrChange>
          </w:rPr>
          <w:delText xml:space="preserve">is </w:delText>
        </w:r>
        <w:r w:rsidR="00E52558" w:rsidRPr="004733E9" w:rsidDel="00512A40">
          <w:rPr>
            <w:lang w:val="en-US"/>
            <w:rPrChange w:id="170" w:author="office user" w:date="2023-09-28T10:51:00Z">
              <w:rPr>
                <w:highlight w:val="yellow"/>
                <w:lang w:val="en-US"/>
              </w:rPr>
            </w:rPrChange>
          </w:rPr>
          <w:delText>characterized by minimal variability between participants</w:delText>
        </w:r>
        <w:r w:rsidR="00853DB8" w:rsidRPr="004733E9" w:rsidDel="00512A40">
          <w:rPr>
            <w:lang w:val="en-US"/>
            <w:rPrChange w:id="171" w:author="office user" w:date="2023-09-28T10:51:00Z">
              <w:rPr>
                <w:highlight w:val="yellow"/>
                <w:lang w:val="en-US"/>
              </w:rPr>
            </w:rPrChange>
          </w:rPr>
          <w:delText xml:space="preserve"> </w:delText>
        </w:r>
      </w:del>
      <w:r w:rsidR="00853DB8" w:rsidRPr="004733E9">
        <w:rPr>
          <w:lang w:val="en-US"/>
          <w:rPrChange w:id="172" w:author="office user" w:date="2023-09-28T10:51:00Z">
            <w:rPr>
              <w:highlight w:val="yellow"/>
              <w:lang w:val="en-US"/>
            </w:rPr>
          </w:rPrChange>
        </w:rPr>
        <w:t>while</w:t>
      </w:r>
      <w:r w:rsidR="00397B72" w:rsidRPr="004733E9">
        <w:rPr>
          <w:lang w:val="en-US"/>
          <w:rPrChange w:id="173" w:author="office user" w:date="2023-09-28T10:51:00Z">
            <w:rPr>
              <w:highlight w:val="yellow"/>
              <w:lang w:val="en-US"/>
            </w:rPr>
          </w:rPrChange>
        </w:rPr>
        <w:t xml:space="preserve"> maximizing</w:t>
      </w:r>
      <w:ins w:id="174" w:author="office user" w:date="2023-09-28T12:48:00Z">
        <w:r w:rsidR="00512A40">
          <w:rPr>
            <w:lang w:val="en-US"/>
          </w:rPr>
          <w:t xml:space="preserve"> </w:t>
        </w:r>
      </w:ins>
      <w:del w:id="175" w:author="office user" w:date="2023-09-28T12:48:00Z">
        <w:r w:rsidR="00397B72" w:rsidRPr="004733E9" w:rsidDel="00512A40">
          <w:rPr>
            <w:lang w:val="en-US"/>
            <w:rPrChange w:id="176" w:author="office user" w:date="2023-09-28T10:51:00Z">
              <w:rPr>
                <w:highlight w:val="yellow"/>
                <w:lang w:val="en-US"/>
              </w:rPr>
            </w:rPrChange>
          </w:rPr>
          <w:delText xml:space="preserve"> </w:delText>
        </w:r>
      </w:del>
      <w:ins w:id="177" w:author="office user" w:date="2023-09-28T12:48:00Z">
        <w:r w:rsidR="00512A40" w:rsidRPr="00512A40">
          <w:rPr>
            <w:lang w:val="en-US"/>
            <w:rPrChange w:id="178" w:author="office user" w:date="2023-09-28T12:48:00Z">
              <w:rPr>
                <w:rFonts w:ascii="Segoe UI" w:hAnsi="Segoe UI" w:cs="Segoe UI"/>
                <w:color w:val="374151"/>
                <w:shd w:val="clear" w:color="auto" w:fill="F7F7F8"/>
              </w:rPr>
            </w:rPrChange>
          </w:rPr>
          <w:t>the detection of SPE at the group level</w:t>
        </w:r>
      </w:ins>
      <w:del w:id="179" w:author="office user" w:date="2023-09-28T12:48:00Z">
        <w:r w:rsidR="00397B72" w:rsidRPr="004733E9" w:rsidDel="00512A40">
          <w:rPr>
            <w:lang w:val="en-US"/>
            <w:rPrChange w:id="180" w:author="office user" w:date="2023-09-28T10:51:00Z">
              <w:rPr>
                <w:highlight w:val="yellow"/>
                <w:lang w:val="en-US"/>
              </w:rPr>
            </w:rPrChange>
          </w:rPr>
          <w:delText>group-level</w:delText>
        </w:r>
        <w:r w:rsidR="00E52558" w:rsidRPr="004733E9" w:rsidDel="00512A40">
          <w:rPr>
            <w:lang w:val="en-US"/>
            <w:rPrChange w:id="181" w:author="office user" w:date="2023-09-28T10:51:00Z">
              <w:rPr>
                <w:highlight w:val="yellow"/>
                <w:lang w:val="en-US"/>
              </w:rPr>
            </w:rPrChange>
          </w:rPr>
          <w:delText xml:space="preserve"> SPE</w:delText>
        </w:r>
      </w:del>
      <w:r w:rsidR="00E52558" w:rsidRPr="004733E9">
        <w:rPr>
          <w:lang w:val="en-US"/>
          <w:rPrChange w:id="182" w:author="office user" w:date="2023-09-28T10:51:00Z">
            <w:rPr>
              <w:highlight w:val="yellow"/>
              <w:lang w:val="en-US"/>
            </w:rPr>
          </w:rPrChange>
        </w:rPr>
        <w:t xml:space="preserve"> </w:t>
      </w:r>
      <w:r w:rsidR="00E52558" w:rsidRPr="004733E9">
        <w:rPr>
          <w:rFonts w:eastAsia="Calibri"/>
          <w:lang w:val="en-US"/>
          <w:rPrChange w:id="183" w:author="office user" w:date="2023-09-28T10:51:00Z">
            <w:rPr>
              <w:rFonts w:eastAsia="Calibri"/>
              <w:highlight w:val="yellow"/>
              <w:lang w:val="en-US"/>
            </w:rPr>
          </w:rPrChange>
        </w:rPr>
        <w:fldChar w:fldCharType="begin"/>
      </w:r>
      <w:r w:rsidR="00E52558" w:rsidRPr="004733E9">
        <w:rPr>
          <w:rFonts w:eastAsia="Calibri"/>
          <w:lang w:val="en-US"/>
          <w:rPrChange w:id="184" w:author="office user" w:date="2023-09-28T10:51:00Z">
            <w:rPr>
              <w:rFonts w:eastAsia="Calibri"/>
              <w:highlight w:val="yellow"/>
              <w:lang w:val="en-US"/>
            </w:rPr>
          </w:rPrChange>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4733E9">
        <w:rPr>
          <w:rFonts w:eastAsia="Calibri"/>
          <w:lang w:val="en-US"/>
          <w:rPrChange w:id="185" w:author="office user" w:date="2023-09-28T10:51:00Z">
            <w:rPr>
              <w:rFonts w:eastAsia="Calibri"/>
              <w:highlight w:val="yellow"/>
              <w:lang w:val="en-US"/>
            </w:rPr>
          </w:rPrChange>
        </w:rPr>
        <w:fldChar w:fldCharType="separate"/>
      </w:r>
      <w:r w:rsidR="00E52558" w:rsidRPr="004733E9">
        <w:rPr>
          <w:rFonts w:eastAsia="Calibri"/>
          <w:lang w:val="en-US"/>
          <w:rPrChange w:id="186" w:author="office user" w:date="2023-09-28T10:51:00Z">
            <w:rPr>
              <w:rFonts w:eastAsia="Calibri"/>
              <w:noProof/>
              <w:highlight w:val="yellow"/>
              <w:lang w:val="en-US"/>
            </w:rPr>
          </w:rPrChange>
        </w:rPr>
        <w:t>(Liljequist et al., 2019)</w:t>
      </w:r>
      <w:r w:rsidR="00E52558" w:rsidRPr="004733E9">
        <w:rPr>
          <w:rFonts w:eastAsia="Calibri"/>
          <w:lang w:val="en-US"/>
          <w:rPrChange w:id="187" w:author="office user" w:date="2023-09-28T10:51:00Z">
            <w:rPr>
              <w:rFonts w:eastAsia="Calibri"/>
              <w:highlight w:val="yellow"/>
              <w:lang w:val="en-US"/>
            </w:rPr>
          </w:rPrChange>
        </w:rPr>
        <w:fldChar w:fldCharType="end"/>
      </w:r>
      <w:r w:rsidR="00E52558" w:rsidRPr="004733E9">
        <w:rPr>
          <w:rFonts w:eastAsia="Calibri"/>
          <w:lang w:val="en-US"/>
          <w:rPrChange w:id="188" w:author="office user" w:date="2023-09-28T10:51:00Z">
            <w:rPr>
              <w:rFonts w:eastAsia="Calibri"/>
              <w:highlight w:val="yellow"/>
              <w:lang w:val="en-US"/>
            </w:rPr>
          </w:rPrChange>
        </w:rPr>
        <w:t>.</w:t>
      </w:r>
      <w:ins w:id="189" w:author="office user" w:date="2023-09-28T12:48:00Z">
        <w:r w:rsidR="00495451">
          <w:rPr>
            <w:rFonts w:eastAsia="Calibri"/>
            <w:lang w:val="en-US"/>
          </w:rPr>
          <w:t xml:space="preserve"> </w:t>
        </w:r>
      </w:ins>
      <w:del w:id="190" w:author="office user" w:date="2023-09-28T12:48:00Z">
        <w:r w:rsidR="003F1D96" w:rsidRPr="004733E9" w:rsidDel="00495451">
          <w:rPr>
            <w:rFonts w:eastAsia="Calibri"/>
            <w:lang w:val="en-US"/>
            <w:rPrChange w:id="191" w:author="office user" w:date="2023-09-28T10:51:00Z">
              <w:rPr>
                <w:rFonts w:eastAsia="Calibri"/>
                <w:highlight w:val="yellow"/>
                <w:lang w:val="en-US"/>
              </w:rPr>
            </w:rPrChange>
          </w:rPr>
          <w:delText xml:space="preserve"> </w:delText>
        </w:r>
      </w:del>
      <w:ins w:id="192" w:author="office user" w:date="2023-09-28T12:48:00Z">
        <w:r w:rsidR="00495451" w:rsidRPr="00495451">
          <w:rPr>
            <w:rFonts w:eastAsia="Calibri"/>
            <w:lang w:val="en-US"/>
            <w:rPrChange w:id="193" w:author="office user" w:date="2023-09-28T12:48:00Z">
              <w:rPr>
                <w:rFonts w:ascii="Segoe UI" w:hAnsi="Segoe UI" w:cs="Segoe UI"/>
                <w:color w:val="374151"/>
                <w:shd w:val="clear" w:color="auto" w:fill="F7F7F8"/>
              </w:rPr>
            </w:rPrChange>
          </w:rPr>
          <w:t>Consequently, this reliability paradox sheds light on the specific types of inquiries that the SPMT can proficiently address and those it cannot.</w:t>
        </w:r>
      </w:ins>
      <w:del w:id="194" w:author="office user" w:date="2023-09-28T12:48:00Z">
        <w:r w:rsidR="005F4BE6" w:rsidRPr="004733E9" w:rsidDel="00495451">
          <w:rPr>
            <w:rFonts w:eastAsiaTheme="minorEastAsia"/>
            <w:color w:val="000000" w:themeColor="text1"/>
            <w:rPrChange w:id="195" w:author="office user" w:date="2023-09-28T10:51:00Z">
              <w:rPr>
                <w:rFonts w:eastAsiaTheme="minorEastAsia"/>
                <w:color w:val="000000" w:themeColor="text1"/>
                <w:highlight w:val="yellow"/>
              </w:rPr>
            </w:rPrChange>
          </w:rPr>
          <w:delText>Thus</w:delText>
        </w:r>
        <w:r w:rsidR="005F4BE6" w:rsidRPr="004733E9" w:rsidDel="00495451">
          <w:rPr>
            <w:rFonts w:eastAsiaTheme="minorEastAsia"/>
            <w:color w:val="000000" w:themeColor="text1"/>
            <w:lang w:val="en-US"/>
            <w:rPrChange w:id="196" w:author="office user" w:date="2023-09-28T10:51:00Z">
              <w:rPr>
                <w:rFonts w:eastAsiaTheme="minorEastAsia"/>
                <w:color w:val="000000" w:themeColor="text1"/>
                <w:highlight w:val="yellow"/>
                <w:lang w:val="en-US"/>
              </w:rPr>
            </w:rPrChange>
          </w:rPr>
          <w:delText xml:space="preserve">, </w:delText>
        </w:r>
        <w:r w:rsidR="00397B72" w:rsidRPr="004733E9" w:rsidDel="00495451">
          <w:rPr>
            <w:rFonts w:eastAsiaTheme="minorEastAsia"/>
            <w:color w:val="000000" w:themeColor="text1"/>
            <w:lang w:val="en-US"/>
            <w:rPrChange w:id="197" w:author="office user" w:date="2023-09-28T10:51:00Z">
              <w:rPr>
                <w:rFonts w:eastAsiaTheme="minorEastAsia"/>
                <w:color w:val="000000" w:themeColor="text1"/>
                <w:highlight w:val="yellow"/>
                <w:lang w:val="en-US"/>
              </w:rPr>
            </w:rPrChange>
          </w:rPr>
          <w:delText xml:space="preserve">the </w:delText>
        </w:r>
        <w:r w:rsidR="005F4BE6" w:rsidRPr="004733E9" w:rsidDel="00495451">
          <w:rPr>
            <w:rFonts w:eastAsiaTheme="minorEastAsia"/>
            <w:color w:val="000000" w:themeColor="text1"/>
            <w:rPrChange w:id="198" w:author="office user" w:date="2023-09-28T10:51:00Z">
              <w:rPr>
                <w:rFonts w:eastAsiaTheme="minorEastAsia"/>
                <w:color w:val="000000" w:themeColor="text1"/>
                <w:highlight w:val="yellow"/>
              </w:rPr>
            </w:rPrChange>
          </w:rPr>
          <w:delText>reliability</w:delText>
        </w:r>
        <w:r w:rsidR="00397B72" w:rsidRPr="004733E9" w:rsidDel="00495451">
          <w:rPr>
            <w:rFonts w:eastAsiaTheme="minorEastAsia"/>
            <w:color w:val="000000" w:themeColor="text1"/>
            <w:rPrChange w:id="199" w:author="office user" w:date="2023-09-28T10:51:00Z">
              <w:rPr>
                <w:rFonts w:eastAsiaTheme="minorEastAsia"/>
                <w:color w:val="000000" w:themeColor="text1"/>
                <w:highlight w:val="yellow"/>
              </w:rPr>
            </w:rPrChange>
          </w:rPr>
          <w:delText xml:space="preserve"> paradox revealed which </w:delText>
        </w:r>
        <w:r w:rsidR="005F4BE6" w:rsidRPr="004733E9" w:rsidDel="00495451">
          <w:rPr>
            <w:rFonts w:eastAsiaTheme="minorEastAsia"/>
            <w:color w:val="000000" w:themeColor="text1"/>
            <w:rPrChange w:id="200" w:author="office user" w:date="2023-09-28T10:51:00Z">
              <w:rPr>
                <w:rFonts w:eastAsiaTheme="minorEastAsia"/>
                <w:color w:val="000000" w:themeColor="text1"/>
                <w:highlight w:val="yellow"/>
              </w:rPr>
            </w:rPrChange>
          </w:rPr>
          <w:delText>types of questions the SPMT can effectively address</w:delText>
        </w:r>
        <w:r w:rsidR="00397B72" w:rsidRPr="004733E9" w:rsidDel="00495451">
          <w:rPr>
            <w:rFonts w:eastAsiaTheme="minorEastAsia"/>
            <w:color w:val="000000" w:themeColor="text1"/>
            <w:rPrChange w:id="201" w:author="office user" w:date="2023-09-28T10:51:00Z">
              <w:rPr>
                <w:rFonts w:eastAsiaTheme="minorEastAsia"/>
                <w:color w:val="000000" w:themeColor="text1"/>
                <w:highlight w:val="yellow"/>
              </w:rPr>
            </w:rPrChange>
          </w:rPr>
          <w:delText xml:space="preserve"> and which it can not</w:delText>
        </w:r>
        <w:r w:rsidR="005F4BE6" w:rsidRPr="004733E9" w:rsidDel="00495451">
          <w:rPr>
            <w:rFonts w:eastAsiaTheme="minorEastAsia"/>
            <w:color w:val="000000" w:themeColor="text1"/>
            <w:rPrChange w:id="202" w:author="office user" w:date="2023-09-28T10:51:00Z">
              <w:rPr>
                <w:rFonts w:eastAsiaTheme="minorEastAsia"/>
                <w:color w:val="000000" w:themeColor="text1"/>
                <w:highlight w:val="yellow"/>
              </w:rPr>
            </w:rPrChange>
          </w:rPr>
          <w:delText>.</w:delText>
        </w:r>
        <w:r w:rsidR="005F4BE6" w:rsidDel="00495451">
          <w:rPr>
            <w:rFonts w:eastAsiaTheme="minorEastAsia"/>
            <w:color w:val="000000" w:themeColor="text1"/>
          </w:rPr>
          <w:delText xml:space="preserve"> </w:delText>
        </w:r>
      </w:del>
    </w:p>
    <w:p w14:paraId="4A3ACE74" w14:textId="77777777" w:rsidR="00495451" w:rsidRPr="00495451" w:rsidRDefault="00495451" w:rsidP="00495451">
      <w:pPr>
        <w:ind w:firstLine="720"/>
        <w:rPr>
          <w:ins w:id="203" w:author="office user" w:date="2023-09-28T12:48:00Z"/>
          <w:rFonts w:eastAsia="Calibri"/>
          <w:lang w:val="en-US"/>
          <w:rPrChange w:id="204" w:author="office user" w:date="2023-09-28T12:48:00Z">
            <w:rPr>
              <w:ins w:id="205" w:author="office user" w:date="2023-09-28T12:48:00Z"/>
            </w:rPr>
          </w:rPrChange>
        </w:rPr>
      </w:pPr>
    </w:p>
    <w:p w14:paraId="1382B30C" w14:textId="526CCEB9" w:rsidR="006A3696" w:rsidRPr="00495451" w:rsidRDefault="00397B72" w:rsidP="00495451">
      <w:pPr>
        <w:ind w:firstLine="720"/>
        <w:rPr>
          <w:rFonts w:eastAsia="Calibri"/>
          <w:lang w:val="en-US"/>
          <w:rPrChange w:id="206" w:author="office user" w:date="2023-09-28T12:48:00Z">
            <w:rPr/>
          </w:rPrChange>
        </w:rPr>
      </w:pPr>
      <w:r>
        <w:rPr>
          <w:rFonts w:eastAsia="Calibri"/>
          <w:lang w:val="en-US"/>
        </w:rPr>
        <w:t>More specifically, t</w:t>
      </w:r>
      <w:r w:rsidRPr="0076432C">
        <w:rPr>
          <w:rFonts w:eastAsia="Calibri"/>
          <w:lang w:val="en-US"/>
        </w:rPr>
        <w:t>he</w:t>
      </w:r>
      <w:commentRangeStart w:id="207"/>
      <w:commentRangeEnd w:id="207"/>
      <w:r w:rsidR="006906E1" w:rsidRPr="00495451">
        <w:rPr>
          <w:rFonts w:eastAsia="Calibri"/>
          <w:lang w:val="en-US"/>
          <w:rPrChange w:id="208" w:author="office user" w:date="2023-09-28T12:48:00Z">
            <w:rPr>
              <w:rStyle w:val="a6"/>
            </w:rPr>
          </w:rPrChange>
        </w:rPr>
        <w:commentReference w:id="207"/>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495451">
        <w:rPr>
          <w:rFonts w:eastAsia="Calibri"/>
          <w:lang w:val="en-US"/>
          <w:rPrChange w:id="209" w:author="office user" w:date="2023-09-28T12:48:00Z">
            <w:rPr/>
          </w:rPrChange>
        </w:rPr>
        <w:fldChar w:fldCharType="begin"/>
      </w:r>
      <w:r w:rsidR="008A132A" w:rsidRPr="00495451">
        <w:rPr>
          <w:rFonts w:eastAsia="Calibri"/>
          <w:lang w:val="en-US"/>
          <w:rPrChange w:id="210" w:author="office user" w:date="2023-09-28T12:48:00Z">
            <w:rPr/>
          </w:rPrChange>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495451">
        <w:rPr>
          <w:rFonts w:eastAsia="Calibri"/>
          <w:lang w:val="en-US"/>
          <w:rPrChange w:id="211" w:author="office user" w:date="2023-09-28T12:48:00Z">
            <w:rPr/>
          </w:rPrChange>
        </w:rPr>
        <w:fldChar w:fldCharType="separate"/>
      </w:r>
      <w:r w:rsidR="008A132A" w:rsidRPr="00495451">
        <w:rPr>
          <w:rFonts w:eastAsia="Calibri"/>
          <w:lang w:val="en-US"/>
          <w:rPrChange w:id="212" w:author="office user" w:date="2023-09-28T12:48:00Z">
            <w:rPr>
              <w:noProof/>
            </w:rPr>
          </w:rPrChange>
        </w:rPr>
        <w:t>(e.g., Karvelis et al., 2023)</w:t>
      </w:r>
      <w:r w:rsidR="008A132A" w:rsidRPr="00495451">
        <w:rPr>
          <w:rFonts w:eastAsia="Calibri"/>
          <w:lang w:val="en-US"/>
          <w:rPrChange w:id="213" w:author="office user" w:date="2023-09-28T12:48:00Z">
            <w:rPr/>
          </w:rPrChange>
        </w:rPr>
        <w:fldChar w:fldCharType="end"/>
      </w:r>
      <w:r w:rsidR="008A132A" w:rsidRPr="00495451">
        <w:rPr>
          <w:rFonts w:eastAsia="Calibri"/>
          <w:lang w:val="en-US"/>
          <w:rPrChange w:id="214" w:author="office user" w:date="2023-09-28T12:48:00Z">
            <w:rPr/>
          </w:rPrChange>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commentRangeStart w:id="215"/>
      <w:commentRangeEnd w:id="215"/>
      <w:r w:rsidR="00736BFF" w:rsidRPr="00495451">
        <w:rPr>
          <w:rFonts w:eastAsia="Calibri"/>
          <w:lang w:val="en-US"/>
          <w:rPrChange w:id="216" w:author="office user" w:date="2023-09-28T12:48:00Z">
            <w:rPr>
              <w:rStyle w:val="a6"/>
            </w:rPr>
          </w:rPrChange>
        </w:rPr>
        <w:commentReference w:id="215"/>
      </w:r>
      <w:commentRangeStart w:id="217"/>
      <w:commentRangeEnd w:id="217"/>
      <w:r w:rsidR="00736BFF" w:rsidRPr="00495451">
        <w:rPr>
          <w:rFonts w:eastAsia="Calibri"/>
          <w:lang w:val="en-US"/>
          <w:rPrChange w:id="218" w:author="office user" w:date="2023-09-28T12:48:00Z">
            <w:rPr>
              <w:rStyle w:val="a6"/>
            </w:rPr>
          </w:rPrChange>
        </w:rPr>
        <w:commentReference w:id="217"/>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495451">
        <w:rPr>
          <w:rFonts w:eastAsia="Calibri"/>
          <w:lang w:val="en-US"/>
          <w:rPrChange w:id="219" w:author="office user" w:date="2023-09-28T12:48:00Z">
            <w:rPr>
              <w:rFonts w:eastAsiaTheme="minorEastAsia"/>
              <w:color w:val="000000" w:themeColor="text1"/>
              <w:lang w:val="en-US"/>
            </w:rPr>
          </w:rPrChange>
        </w:rPr>
        <w:t xml:space="preserve">researchers </w:t>
      </w:r>
      <w:r w:rsidRPr="00495451">
        <w:rPr>
          <w:rFonts w:eastAsia="Calibri"/>
          <w:lang w:val="en-US"/>
          <w:rPrChange w:id="220" w:author="office user" w:date="2023-09-28T12:48:00Z">
            <w:rPr>
              <w:rFonts w:eastAsiaTheme="minorEastAsia"/>
              <w:color w:val="000000" w:themeColor="text1"/>
            </w:rPr>
          </w:rPrChange>
        </w:rPr>
        <w:t xml:space="preserve">need to re-design the task if they are </w:t>
      </w:r>
      <w:r w:rsidR="00B80DC8" w:rsidRPr="00495451">
        <w:rPr>
          <w:rFonts w:eastAsia="Calibri"/>
          <w:lang w:val="en-US"/>
          <w:rPrChange w:id="221" w:author="office user" w:date="2023-09-28T12:48:00Z">
            <w:rPr>
              <w:rFonts w:eastAsiaTheme="minorEastAsia"/>
              <w:color w:val="000000" w:themeColor="text1"/>
              <w:lang w:val="en-US"/>
            </w:rPr>
          </w:rPrChange>
        </w:rPr>
        <w:t xml:space="preserve">interested in assessing individual </w:t>
      </w:r>
      <w:r w:rsidR="00B80DC8" w:rsidRPr="00495451">
        <w:rPr>
          <w:rFonts w:eastAsia="Calibri"/>
          <w:lang w:val="en-US"/>
          <w:rPrChange w:id="222" w:author="office user" w:date="2023-09-28T12:48:00Z">
            <w:rPr>
              <w:rFonts w:eastAsiaTheme="minorEastAsia"/>
              <w:color w:val="000000" w:themeColor="text1"/>
            </w:rPr>
          </w:rPrChange>
        </w:rPr>
        <w:t>difference</w:t>
      </w:r>
      <w:r w:rsidRPr="00495451">
        <w:rPr>
          <w:rFonts w:eastAsia="Calibri"/>
          <w:lang w:val="en-US"/>
          <w:rPrChange w:id="223" w:author="office user" w:date="2023-09-28T12:48:00Z">
            <w:rPr>
              <w:rFonts w:eastAsiaTheme="minorEastAsia"/>
              <w:color w:val="000000" w:themeColor="text1"/>
            </w:rPr>
          </w:rPrChange>
        </w:rPr>
        <w:t xml:space="preserve">. </w:t>
      </w:r>
      <w:commentRangeStart w:id="224"/>
      <w:r w:rsidRPr="00495451">
        <w:rPr>
          <w:rFonts w:eastAsia="Calibri"/>
          <w:lang w:val="en-US"/>
          <w:rPrChange w:id="225" w:author="office user" w:date="2023-09-28T12:48:00Z">
            <w:rPr>
              <w:rFonts w:eastAsiaTheme="minorEastAsia"/>
              <w:color w:val="000000" w:themeColor="text1"/>
            </w:rPr>
          </w:rPrChange>
        </w:rPr>
        <w:t xml:space="preserve">Recently, researcher have proposed several ways to enhance the </w:t>
      </w:r>
      <w:proofErr w:type="spellStart"/>
      <w:r w:rsidRPr="00495451">
        <w:rPr>
          <w:rFonts w:eastAsia="Calibri"/>
          <w:lang w:val="en-US"/>
          <w:rPrChange w:id="226" w:author="office user" w:date="2023-09-28T12:48:00Z">
            <w:rPr>
              <w:rFonts w:eastAsiaTheme="minorEastAsia"/>
              <w:color w:val="000000" w:themeColor="text1"/>
            </w:rPr>
          </w:rPrChange>
        </w:rPr>
        <w:t>reliaiblity</w:t>
      </w:r>
      <w:proofErr w:type="spellEnd"/>
      <w:r w:rsidRPr="00495451">
        <w:rPr>
          <w:rFonts w:eastAsia="Calibri"/>
          <w:lang w:val="en-US"/>
          <w:rPrChange w:id="227" w:author="office user" w:date="2023-09-28T12:48:00Z">
            <w:rPr>
              <w:rFonts w:eastAsiaTheme="minorEastAsia"/>
              <w:color w:val="000000" w:themeColor="text1"/>
            </w:rPr>
          </w:rPrChange>
        </w:rPr>
        <w:t xml:space="preserve"> of </w:t>
      </w:r>
      <w:proofErr w:type="spellStart"/>
      <w:r w:rsidRPr="00495451">
        <w:rPr>
          <w:rFonts w:eastAsia="Calibri"/>
          <w:lang w:val="en-US"/>
          <w:rPrChange w:id="228" w:author="office user" w:date="2023-09-28T12:48:00Z">
            <w:rPr>
              <w:rFonts w:eastAsiaTheme="minorEastAsia"/>
              <w:color w:val="000000" w:themeColor="text1"/>
            </w:rPr>
          </w:rPrChange>
        </w:rPr>
        <w:t>cognti</w:t>
      </w:r>
      <w:del w:id="229" w:author="office user" w:date="2023-09-28T12:49:00Z">
        <w:r w:rsidRPr="00495451" w:rsidDel="00495451">
          <w:rPr>
            <w:rFonts w:eastAsia="Calibri"/>
            <w:lang w:val="en-US"/>
            <w:rPrChange w:id="230" w:author="office user" w:date="2023-09-28T12:48:00Z">
              <w:rPr>
                <w:rFonts w:eastAsiaTheme="minorEastAsia"/>
                <w:color w:val="000000" w:themeColor="text1"/>
              </w:rPr>
            </w:rPrChange>
          </w:rPr>
          <w:delText>i</w:delText>
        </w:r>
      </w:del>
      <w:r w:rsidRPr="00495451">
        <w:rPr>
          <w:rFonts w:eastAsia="Calibri"/>
          <w:lang w:val="en-US"/>
          <w:rPrChange w:id="231" w:author="office user" w:date="2023-09-28T12:48:00Z">
            <w:rPr>
              <w:rFonts w:eastAsiaTheme="minorEastAsia"/>
              <w:color w:val="000000" w:themeColor="text1"/>
            </w:rPr>
          </w:rPrChange>
        </w:rPr>
        <w:t>ve</w:t>
      </w:r>
      <w:proofErr w:type="spellEnd"/>
      <w:r w:rsidRPr="00495451">
        <w:rPr>
          <w:rFonts w:eastAsia="Calibri"/>
          <w:lang w:val="en-US"/>
          <w:rPrChange w:id="232" w:author="office user" w:date="2023-09-28T12:48:00Z">
            <w:rPr>
              <w:rFonts w:eastAsiaTheme="minorEastAsia"/>
              <w:color w:val="000000" w:themeColor="text1"/>
            </w:rPr>
          </w:rPrChange>
        </w:rPr>
        <w:t xml:space="preserve"> task, such as gamification </w:t>
      </w:r>
      <w:r w:rsidRPr="00495451">
        <w:rPr>
          <w:rFonts w:eastAsia="Calibri"/>
          <w:lang w:val="en-US"/>
          <w:rPrChange w:id="233" w:author="office user" w:date="2023-09-28T12:48:00Z">
            <w:rPr>
              <w:rFonts w:eastAsiaTheme="minorEastAsia"/>
              <w:color w:val="000000" w:themeColor="text1"/>
            </w:rPr>
          </w:rPrChange>
        </w:rPr>
        <w:fldChar w:fldCharType="begin"/>
      </w:r>
      <w:r w:rsidRPr="00495451">
        <w:rPr>
          <w:rFonts w:eastAsia="Calibri"/>
          <w:lang w:val="en-US"/>
          <w:rPrChange w:id="234" w:author="office user" w:date="2023-09-28T12:48:00Z">
            <w:rPr>
              <w:rFonts w:eastAsiaTheme="minorEastAsia"/>
              <w:color w:val="000000" w:themeColor="text1"/>
            </w:rPr>
          </w:rPrChange>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495451">
        <w:rPr>
          <w:rFonts w:eastAsia="Calibri"/>
          <w:lang w:val="en-US"/>
          <w:rPrChange w:id="235" w:author="office user" w:date="2023-09-28T12:48:00Z">
            <w:rPr>
              <w:rFonts w:eastAsiaTheme="minorEastAsia"/>
              <w:color w:val="000000" w:themeColor="text1"/>
            </w:rPr>
          </w:rPrChange>
        </w:rPr>
        <w:fldChar w:fldCharType="separate"/>
      </w:r>
      <w:r w:rsidRPr="00495451">
        <w:rPr>
          <w:rFonts w:eastAsia="Calibri"/>
          <w:lang w:val="en-US"/>
          <w:rPrChange w:id="236" w:author="office user" w:date="2023-09-28T12:48:00Z">
            <w:rPr>
              <w:rFonts w:eastAsiaTheme="minorEastAsia"/>
              <w:noProof/>
              <w:color w:val="000000" w:themeColor="text1"/>
            </w:rPr>
          </w:rPrChange>
        </w:rPr>
        <w:t>(Friehs et al., 2020)</w:t>
      </w:r>
      <w:r w:rsidRPr="00495451">
        <w:rPr>
          <w:rFonts w:eastAsia="Calibri"/>
          <w:lang w:val="en-US"/>
          <w:rPrChange w:id="237" w:author="office user" w:date="2023-09-28T12:48:00Z">
            <w:rPr>
              <w:rFonts w:eastAsiaTheme="minorEastAsia"/>
              <w:color w:val="000000" w:themeColor="text1"/>
            </w:rPr>
          </w:rPrChange>
        </w:rPr>
        <w:fldChar w:fldCharType="end"/>
      </w:r>
      <w:ins w:id="238" w:author="office user" w:date="2023-09-28T12:49:00Z">
        <w:r w:rsidR="00495451">
          <w:rPr>
            <w:rFonts w:eastAsia="Calibri"/>
            <w:lang w:val="en-US"/>
          </w:rPr>
          <w:t xml:space="preserve">, </w:t>
        </w:r>
      </w:ins>
      <w:del w:id="239" w:author="office user" w:date="2023-09-28T12:49:00Z">
        <w:r w:rsidRPr="00495451" w:rsidDel="00495451">
          <w:rPr>
            <w:rFonts w:eastAsia="Calibri"/>
            <w:lang w:val="en-US"/>
            <w:rPrChange w:id="240" w:author="office user" w:date="2023-09-28T12:48:00Z">
              <w:rPr>
                <w:rFonts w:eastAsiaTheme="minorEastAsia"/>
                <w:color w:val="000000" w:themeColor="text1"/>
              </w:rPr>
            </w:rPrChange>
          </w:rPr>
          <w:delText xml:space="preserve"> the data collecting procedure or </w:delText>
        </w:r>
      </w:del>
      <w:r w:rsidRPr="00495451">
        <w:rPr>
          <w:rFonts w:eastAsia="Calibri"/>
          <w:lang w:val="en-US"/>
          <w:rPrChange w:id="241" w:author="office user" w:date="2023-09-28T12:48:00Z">
            <w:rPr>
              <w:rFonts w:eastAsiaTheme="minorEastAsia"/>
              <w:color w:val="000000" w:themeColor="text1"/>
            </w:rPr>
          </w:rPrChange>
        </w:rPr>
        <w:t xml:space="preserve">using </w:t>
      </w:r>
      <w:r w:rsidR="006A3696" w:rsidRPr="00495451">
        <w:rPr>
          <w:rFonts w:eastAsia="Calibri"/>
          <w:lang w:val="en-US"/>
          <w:rPrChange w:id="242" w:author="office user" w:date="2023-09-28T12:48:00Z">
            <w:rPr>
              <w:rFonts w:eastAsiaTheme="minorEastAsia"/>
              <w:color w:val="000000" w:themeColor="text1"/>
            </w:rPr>
          </w:rPrChange>
        </w:rPr>
        <w:t xml:space="preserve">latent model </w:t>
      </w:r>
      <w:r w:rsidR="006A3696" w:rsidRPr="00495451">
        <w:rPr>
          <w:rFonts w:eastAsia="Calibri"/>
          <w:lang w:val="en-US"/>
          <w:rPrChange w:id="243" w:author="office user" w:date="2023-09-28T12:48:00Z">
            <w:rPr>
              <w:rFonts w:eastAsiaTheme="minorEastAsia"/>
              <w:color w:val="000000" w:themeColor="text1"/>
            </w:rPr>
          </w:rPrChange>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495451">
        <w:rPr>
          <w:rFonts w:eastAsia="Calibri"/>
          <w:lang w:val="en-US"/>
          <w:rPrChange w:id="244" w:author="office user" w:date="2023-09-28T12:48:00Z">
            <w:rPr>
              <w:rFonts w:eastAsiaTheme="minorEastAsia"/>
              <w:color w:val="000000" w:themeColor="text1"/>
            </w:rPr>
          </w:rPrChange>
        </w:rPr>
        <w:fldChar w:fldCharType="separate"/>
      </w:r>
      <w:r w:rsidR="00495451">
        <w:rPr>
          <w:rFonts w:eastAsia="Calibri"/>
          <w:noProof/>
          <w:lang w:val="en-US"/>
        </w:rPr>
        <w:t>(Enkavi et al., 2019)</w:t>
      </w:r>
      <w:r w:rsidR="006A3696" w:rsidRPr="00495451">
        <w:rPr>
          <w:rFonts w:eastAsia="Calibri"/>
          <w:lang w:val="en-US"/>
          <w:rPrChange w:id="245" w:author="office user" w:date="2023-09-28T12:48:00Z">
            <w:rPr>
              <w:rFonts w:eastAsiaTheme="minorEastAsia"/>
              <w:color w:val="000000" w:themeColor="text1"/>
            </w:rPr>
          </w:rPrChange>
        </w:rPr>
        <w:fldChar w:fldCharType="end"/>
      </w:r>
      <w:r w:rsidR="006A3696" w:rsidRPr="00495451">
        <w:rPr>
          <w:rFonts w:eastAsia="Calibri"/>
          <w:lang w:val="en-US"/>
          <w:rPrChange w:id="246" w:author="office user" w:date="2023-09-28T12:48:00Z">
            <w:rPr>
              <w:rFonts w:eastAsiaTheme="minorEastAsia"/>
              <w:color w:val="000000" w:themeColor="text1"/>
            </w:rPr>
          </w:rPrChange>
        </w:rPr>
        <w:t xml:space="preserve"> or </w:t>
      </w:r>
      <w:r w:rsidRPr="00495451">
        <w:rPr>
          <w:rFonts w:eastAsia="Calibri"/>
          <w:lang w:val="en-US"/>
          <w:rPrChange w:id="247" w:author="office user" w:date="2023-09-28T12:48:00Z">
            <w:rPr>
              <w:rFonts w:eastAsiaTheme="minorEastAsia"/>
              <w:color w:val="000000" w:themeColor="text1"/>
            </w:rPr>
          </w:rPrChange>
        </w:rPr>
        <w:t xml:space="preserve">generative models </w:t>
      </w:r>
      <w:r w:rsidR="006A3696" w:rsidRPr="00495451">
        <w:rPr>
          <w:rFonts w:eastAsia="Calibri"/>
          <w:lang w:val="en-US"/>
          <w:rPrChange w:id="248" w:author="office user" w:date="2023-09-28T12:48:00Z">
            <w:rPr>
              <w:rFonts w:eastAsiaTheme="minorEastAsia"/>
              <w:color w:val="000000" w:themeColor="text1"/>
            </w:rPr>
          </w:rPrChange>
        </w:rPr>
        <w:fldChar w:fldCharType="begin"/>
      </w:r>
      <w:r w:rsidR="006A3696" w:rsidRPr="00495451">
        <w:rPr>
          <w:rFonts w:eastAsia="Calibri"/>
          <w:lang w:val="en-US"/>
          <w:rPrChange w:id="249" w:author="office user" w:date="2023-09-28T12:48:00Z">
            <w:rPr>
              <w:rFonts w:eastAsiaTheme="minorEastAsia"/>
              <w:color w:val="000000" w:themeColor="text1"/>
            </w:rPr>
          </w:rPrChange>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495451">
        <w:rPr>
          <w:rFonts w:eastAsia="Calibri"/>
          <w:lang w:val="en-US"/>
          <w:rPrChange w:id="250" w:author="office user" w:date="2023-09-28T12:48:00Z">
            <w:rPr>
              <w:rFonts w:eastAsiaTheme="minorEastAsia"/>
              <w:color w:val="000000" w:themeColor="text1"/>
            </w:rPr>
          </w:rPrChange>
        </w:rPr>
        <w:fldChar w:fldCharType="separate"/>
      </w:r>
      <w:r w:rsidR="006A3696" w:rsidRPr="00495451">
        <w:rPr>
          <w:rFonts w:eastAsia="Calibri"/>
          <w:lang w:val="en-US"/>
          <w:rPrChange w:id="251" w:author="office user" w:date="2023-09-28T12:48:00Z">
            <w:rPr>
              <w:rFonts w:eastAsiaTheme="minorEastAsia"/>
              <w:noProof/>
              <w:color w:val="000000" w:themeColor="text1"/>
            </w:rPr>
          </w:rPrChange>
        </w:rPr>
        <w:t>Haines et al. (2020)</w:t>
      </w:r>
      <w:r w:rsidR="006A3696" w:rsidRPr="00495451">
        <w:rPr>
          <w:rFonts w:eastAsia="Calibri"/>
          <w:lang w:val="en-US"/>
          <w:rPrChange w:id="252" w:author="office user" w:date="2023-09-28T12:48:00Z">
            <w:rPr>
              <w:rFonts w:eastAsiaTheme="minorEastAsia"/>
              <w:color w:val="000000" w:themeColor="text1"/>
            </w:rPr>
          </w:rPrChange>
        </w:rPr>
        <w:fldChar w:fldCharType="end"/>
      </w:r>
      <w:r w:rsidR="006A3696" w:rsidRPr="00495451">
        <w:rPr>
          <w:rFonts w:eastAsia="Calibri"/>
          <w:lang w:val="en-US"/>
          <w:rPrChange w:id="253" w:author="office user" w:date="2023-09-28T12:48:00Z">
            <w:rPr>
              <w:rFonts w:eastAsiaTheme="minorEastAsia"/>
              <w:color w:val="000000" w:themeColor="text1"/>
            </w:rPr>
          </w:rPrChange>
        </w:rPr>
        <w:t xml:space="preserve"> </w:t>
      </w:r>
      <w:r w:rsidRPr="00495451">
        <w:rPr>
          <w:rFonts w:eastAsia="Calibri"/>
          <w:lang w:val="en-US"/>
          <w:rPrChange w:id="254" w:author="office user" w:date="2023-09-28T12:48:00Z">
            <w:rPr>
              <w:rFonts w:eastAsiaTheme="minorEastAsia"/>
              <w:color w:val="000000" w:themeColor="text1"/>
            </w:rPr>
          </w:rPrChange>
        </w:rPr>
        <w:t>to analyze the data . Some of these suggestion</w:t>
      </w:r>
      <w:r w:rsidR="006A3696" w:rsidRPr="00495451">
        <w:rPr>
          <w:rFonts w:eastAsia="Calibri"/>
          <w:lang w:val="en-US"/>
          <w:rPrChange w:id="255" w:author="office user" w:date="2023-09-28T12:48:00Z">
            <w:rPr>
              <w:rFonts w:eastAsiaTheme="minorEastAsia"/>
              <w:color w:val="000000" w:themeColor="text1"/>
            </w:rPr>
          </w:rPrChange>
        </w:rPr>
        <w:t>s</w:t>
      </w:r>
      <w:r w:rsidRPr="00495451">
        <w:rPr>
          <w:rFonts w:eastAsia="Calibri"/>
          <w:lang w:val="en-US"/>
          <w:rPrChange w:id="256" w:author="office user" w:date="2023-09-28T12:48:00Z">
            <w:rPr>
              <w:rFonts w:eastAsiaTheme="minorEastAsia"/>
              <w:color w:val="000000" w:themeColor="text1"/>
            </w:rPr>
          </w:rPrChange>
        </w:rPr>
        <w:t xml:space="preserve"> has </w:t>
      </w:r>
      <w:ins w:id="257" w:author="office user" w:date="2023-09-28T12:50:00Z">
        <w:r w:rsidR="00495451">
          <w:rPr>
            <w:rFonts w:eastAsia="Calibri"/>
            <w:lang w:val="en-US"/>
          </w:rPr>
          <w:t xml:space="preserve">already </w:t>
        </w:r>
      </w:ins>
      <w:r w:rsidRPr="00495451">
        <w:rPr>
          <w:rFonts w:eastAsia="Calibri"/>
          <w:lang w:val="en-US"/>
          <w:rPrChange w:id="258" w:author="office user" w:date="2023-09-28T12:48:00Z">
            <w:rPr>
              <w:rFonts w:eastAsiaTheme="minorEastAsia"/>
              <w:color w:val="000000" w:themeColor="text1"/>
            </w:rPr>
          </w:rPrChange>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commentRangeEnd w:id="224"/>
      <w:r w:rsidR="006A3696" w:rsidRPr="00495451">
        <w:rPr>
          <w:rFonts w:eastAsia="Calibri"/>
          <w:lang w:val="en-US"/>
          <w:rPrChange w:id="259" w:author="office user" w:date="2023-09-28T12:48:00Z">
            <w:rPr>
              <w:rStyle w:val="a6"/>
            </w:rPr>
          </w:rPrChange>
        </w:rPr>
        <w:commentReference w:id="224"/>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ins w:id="260" w:author="office user" w:date="2023-09-28T12:50:00Z">
        <w:r w:rsidR="00495451">
          <w:rPr>
            <w:rFonts w:eastAsia="Calibri"/>
            <w:lang w:val="en-US"/>
          </w:rPr>
          <w:t xml:space="preserve">y section </w:t>
        </w:r>
      </w:ins>
      <w:ins w:id="261" w:author="office user" w:date="2023-09-28T12:51:00Z">
        <w:r w:rsidR="00495451">
          <w:rPr>
            <w:rFonts w:eastAsia="Calibri"/>
            <w:lang w:val="en-US"/>
          </w:rPr>
          <w:t>6</w:t>
        </w:r>
      </w:ins>
      <w:del w:id="262" w:author="office user" w:date="2023-09-28T12:50:00Z">
        <w:r w:rsidR="00B80DC8" w:rsidDel="00495451">
          <w:rPr>
            <w:rFonts w:eastAsia="Calibri"/>
            <w:lang w:val="en-US"/>
          </w:rPr>
          <w:delText>y</w:delText>
        </w:r>
        <w:r w:rsidR="000A78D8" w:rsidDel="00495451">
          <w:rPr>
            <w:rFonts w:eastAsia="Calibri"/>
            <w:lang w:val="en-US"/>
          </w:rPr>
          <w:delText>.1.4</w:delText>
        </w:r>
      </w:del>
      <w:r w:rsidR="00B80DC8">
        <w:rPr>
          <w:rFonts w:eastAsia="Calibri"/>
          <w:lang w:val="en-US"/>
        </w:rPr>
        <w:t xml:space="preserve">). </w:t>
      </w:r>
    </w:p>
    <w:p w14:paraId="74F97664" w14:textId="38BF8CF3" w:rsidR="00A9281E" w:rsidRPr="00495451" w:rsidRDefault="00554CFF" w:rsidP="00495451">
      <w:pPr>
        <w:ind w:firstLine="720"/>
        <w:rPr>
          <w:rFonts w:eastAsia="Calibri"/>
          <w:lang w:val="en-US"/>
          <w:rPrChange w:id="263" w:author="office user" w:date="2023-09-28T12:53:00Z">
            <w:rPr>
              <w:rFonts w:eastAsiaTheme="minorEastAsia"/>
              <w:color w:val="000000" w:themeColor="text1"/>
              <w:lang w:val="en-US"/>
            </w:rPr>
          </w:rPrChange>
        </w:rPr>
      </w:pPr>
      <w:r>
        <w:rPr>
          <w:rFonts w:eastAsia="Calibri"/>
          <w:lang w:val="en-US"/>
        </w:rPr>
        <w:t>Finally, a</w:t>
      </w:r>
      <w:commentRangeStart w:id="264"/>
      <w:commentRangeStart w:id="265"/>
      <w:r w:rsidRPr="000B069D">
        <w:rPr>
          <w:rFonts w:eastAsia="Calibri"/>
          <w:lang w:val="en-US"/>
        </w:rPr>
        <w:t>nother</w:t>
      </w:r>
      <w:commentRangeEnd w:id="264"/>
      <w:r>
        <w:rPr>
          <w:rStyle w:val="a6"/>
        </w:rPr>
        <w:commentReference w:id="264"/>
      </w:r>
      <w:commentRangeEnd w:id="265"/>
      <w:r>
        <w:rPr>
          <w:rStyle w:val="a6"/>
        </w:rPr>
        <w:commentReference w:id="265"/>
      </w:r>
      <w:r w:rsidRPr="000B069D">
        <w:rPr>
          <w:rFonts w:eastAsia="Calibri"/>
          <w:lang w:val="en-US"/>
        </w:rPr>
        <w:t xml:space="preserve">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w:t>
      </w:r>
      <w:commentRangeStart w:id="266"/>
      <w:r>
        <w:rPr>
          <w:rFonts w:eastAsiaTheme="minorEastAsia"/>
          <w:color w:val="000000" w:themeColor="text1"/>
          <w:lang w:val="en-US"/>
        </w:rPr>
        <w:t xml:space="preserve">included at least 60 trials, </w:t>
      </w:r>
      <w:commentRangeEnd w:id="266"/>
      <w:r w:rsidR="00D10124">
        <w:rPr>
          <w:rStyle w:val="a6"/>
        </w:rPr>
        <w:commentReference w:id="266"/>
      </w:r>
      <w:r>
        <w:rPr>
          <w:rFonts w:eastAsiaTheme="minorEastAsia"/>
          <w:color w:val="000000" w:themeColor="text1"/>
          <w:lang w:val="en-US"/>
        </w:rPr>
        <w:t xml:space="preserve">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ins w:id="267" w:author="office user" w:date="2023-09-28T12:52:00Z">
        <w:r w:rsidR="00495451">
          <w:rPr>
            <w:rFonts w:eastAsia="Calibri"/>
            <w:lang w:val="en-US"/>
          </w:rPr>
          <w:t>d</w:t>
        </w:r>
      </w:ins>
      <w:r w:rsidR="00D10124">
        <w:rPr>
          <w:rFonts w:eastAsia="Calibri"/>
          <w:lang w:val="en-US"/>
        </w:rPr>
        <w:t xml:space="preserve"> approach when model</w:t>
      </w:r>
      <w:del w:id="268" w:author="office user" w:date="2023-09-28T12:52:00Z">
        <w:r w:rsidR="00D10124" w:rsidDel="00495451">
          <w:rPr>
            <w:rFonts w:eastAsia="Calibri"/>
            <w:lang w:val="en-US"/>
          </w:rPr>
          <w:delText>l</w:delText>
        </w:r>
      </w:del>
      <w:r w:rsidR="00D10124">
        <w:rPr>
          <w:rFonts w:eastAsia="Calibri"/>
          <w:lang w:val="en-US"/>
        </w:rPr>
        <w:t xml:space="preserve">ing </w:t>
      </w:r>
      <w:del w:id="269" w:author="office user" w:date="2023-09-28T12:52:00Z">
        <w:r w:rsidR="00D10124" w:rsidDel="00495451">
          <w:rPr>
            <w:rFonts w:eastAsia="Calibri"/>
            <w:lang w:val="en-US"/>
          </w:rPr>
          <w:delText xml:space="preserve">the </w:delText>
        </w:r>
      </w:del>
      <w:r w:rsidR="00D10124">
        <w:rPr>
          <w:rFonts w:eastAsia="Calibri"/>
          <w:lang w:val="en-US"/>
        </w:rPr>
        <w:t xml:space="preserve">behavioral data to </w:t>
      </w:r>
      <w:del w:id="270" w:author="office user" w:date="2023-09-28T12:53:00Z">
        <w:r w:rsidR="00D10124" w:rsidDel="00495451">
          <w:rPr>
            <w:rFonts w:eastAsia="Calibri"/>
            <w:lang w:val="en-US"/>
          </w:rPr>
          <w:delText xml:space="preserve">better capture the </w:delText>
        </w:r>
      </w:del>
      <w:ins w:id="271" w:author="office user" w:date="2023-09-28T12:53:00Z">
        <w:r w:rsidR="00495451" w:rsidRPr="00495451">
          <w:rPr>
            <w:rFonts w:eastAsia="Calibri"/>
            <w:lang w:val="en-US"/>
            <w:rPrChange w:id="272" w:author="office user" w:date="2023-09-28T12:53:00Z">
              <w:rPr>
                <w:rFonts w:ascii="Segoe UI" w:hAnsi="Segoe UI" w:cs="Segoe UI"/>
                <w:color w:val="374151"/>
                <w:shd w:val="clear" w:color="auto" w:fill="F7F7F8"/>
              </w:rPr>
            </w:rPrChange>
          </w:rPr>
          <w:t>more accurately capture the fundamental cognitive processes at play</w:t>
        </w:r>
      </w:ins>
      <w:del w:id="273" w:author="office user" w:date="2023-09-28T12:53:00Z">
        <w:r w:rsidR="00D10124" w:rsidDel="00495451">
          <w:rPr>
            <w:rFonts w:eastAsia="Calibri"/>
            <w:lang w:val="en-US"/>
          </w:rPr>
          <w:delText>underlying cognitive processes</w:delText>
        </w:r>
      </w:del>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commentRangeStart w:id="274"/>
      <w:r w:rsidRPr="00554CFF">
        <w:rPr>
          <w:rFonts w:ascii="Times New Roman" w:hAnsi="Times New Roman"/>
          <w:lang w:val="en-US"/>
        </w:rPr>
        <w:t>Implications of the current study</w:t>
      </w:r>
      <w:commentRangeEnd w:id="274"/>
      <w:r w:rsidR="00A64415" w:rsidRPr="00554CFF">
        <w:rPr>
          <w:rStyle w:val="a6"/>
          <w:rFonts w:ascii="Times New Roman" w:eastAsia="Times New Roman" w:hAnsi="Times New Roman"/>
          <w:b w:val="0"/>
        </w:rPr>
        <w:commentReference w:id="274"/>
      </w:r>
    </w:p>
    <w:p w14:paraId="17CDB0F4" w14:textId="680FBE7A" w:rsidR="00495451" w:rsidRPr="00495451" w:rsidRDefault="00495451">
      <w:pPr>
        <w:ind w:firstLineChars="100" w:firstLine="240"/>
        <w:rPr>
          <w:ins w:id="275" w:author="office user" w:date="2023-09-28T12:57:00Z"/>
          <w:rFonts w:eastAsiaTheme="minorEastAsia"/>
          <w:color w:val="000000" w:themeColor="text1"/>
          <w:rPrChange w:id="276" w:author="office user" w:date="2023-09-28T12:57:00Z">
            <w:rPr>
              <w:ins w:id="277" w:author="office user" w:date="2023-09-28T12:57:00Z"/>
              <w:rFonts w:ascii="Segoe UI" w:hAnsi="Segoe UI" w:cs="Segoe UI"/>
              <w:sz w:val="21"/>
              <w:szCs w:val="21"/>
            </w:rPr>
          </w:rPrChange>
        </w:rPr>
        <w:pPrChange w:id="278" w:author="office user" w:date="2023-09-28T12:57:00Z">
          <w:pPr>
            <w:pStyle w:val="ab"/>
            <w:pBdr>
              <w:top w:val="single" w:sz="2" w:space="0" w:color="D9D9E3"/>
              <w:left w:val="single" w:sz="2" w:space="0" w:color="D9D9E3"/>
              <w:bottom w:val="single" w:sz="2" w:space="0" w:color="D9D9E3"/>
              <w:right w:val="single" w:sz="2" w:space="0" w:color="D9D9E3"/>
            </w:pBdr>
            <w:spacing w:before="300" w:beforeAutospacing="0" w:after="0" w:afterAutospacing="0"/>
          </w:pPr>
        </w:pPrChange>
      </w:pPr>
      <w:ins w:id="279" w:author="office user" w:date="2023-09-28T12:54:00Z">
        <w:r w:rsidRPr="00495451">
          <w:rPr>
            <w:rFonts w:eastAsiaTheme="minorEastAsia"/>
            <w:color w:val="000000" w:themeColor="text1"/>
            <w:rPrChange w:id="280" w:author="office user" w:date="2023-09-28T12:54:00Z">
              <w:rPr>
                <w:rFonts w:ascii="Segoe UI" w:hAnsi="Segoe UI" w:cs="Segoe UI"/>
                <w:color w:val="374151"/>
                <w:shd w:val="clear" w:color="auto" w:fill="F7F7F8"/>
              </w:rPr>
            </w:rPrChange>
          </w:rPr>
          <w:t xml:space="preserve">Our findings can offer an initial guide for researchers considering the use of SPMT. Firstly, we recommend that researchers employ reaction times </w:t>
        </w:r>
      </w:ins>
      <w:ins w:id="281" w:author="office user" w:date="2023-09-28T12:55:00Z">
        <w:r>
          <w:rPr>
            <w:rFonts w:eastAsiaTheme="minorEastAsia"/>
            <w:color w:val="000000" w:themeColor="text1"/>
          </w:rPr>
          <w:t xml:space="preserve">and efficiency </w:t>
        </w:r>
      </w:ins>
      <w:ins w:id="282" w:author="office user" w:date="2023-09-28T12:54:00Z">
        <w:r w:rsidRPr="00495451">
          <w:rPr>
            <w:rFonts w:eastAsiaTheme="minorEastAsia"/>
            <w:color w:val="000000" w:themeColor="text1"/>
            <w:rPrChange w:id="283" w:author="office user" w:date="2023-09-28T12:54:00Z">
              <w:rPr>
                <w:rFonts w:ascii="Segoe UI" w:hAnsi="Segoe UI" w:cs="Segoe UI"/>
                <w:color w:val="374151"/>
                <w:shd w:val="clear" w:color="auto" w:fill="F7F7F8"/>
              </w:rPr>
            </w:rPrChange>
          </w:rPr>
          <w:t xml:space="preserve">as the indicator of SPE since </w:t>
        </w:r>
      </w:ins>
      <w:ins w:id="284" w:author="office user" w:date="2023-09-28T12:55:00Z">
        <w:r>
          <w:rPr>
            <w:rFonts w:eastAsiaTheme="minorEastAsia"/>
            <w:color w:val="000000" w:themeColor="text1"/>
          </w:rPr>
          <w:t>they</w:t>
        </w:r>
      </w:ins>
      <w:ins w:id="285" w:author="office user" w:date="2023-09-28T12:54:00Z">
        <w:r w:rsidRPr="00495451">
          <w:rPr>
            <w:rFonts w:eastAsiaTheme="minorEastAsia"/>
            <w:color w:val="000000" w:themeColor="text1"/>
            <w:rPrChange w:id="286" w:author="office user" w:date="2023-09-28T12:54:00Z">
              <w:rPr>
                <w:rFonts w:ascii="Segoe UI" w:hAnsi="Segoe UI" w:cs="Segoe UI"/>
                <w:color w:val="374151"/>
                <w:shd w:val="clear" w:color="auto" w:fill="F7F7F8"/>
              </w:rPr>
            </w:rPrChange>
          </w:rPr>
          <w:t xml:space="preserve"> </w:t>
        </w:r>
        <w:proofErr w:type="gramStart"/>
        <w:r w:rsidRPr="00495451">
          <w:rPr>
            <w:rFonts w:eastAsiaTheme="minorEastAsia"/>
            <w:color w:val="000000" w:themeColor="text1"/>
            <w:rPrChange w:id="287" w:author="office user" w:date="2023-09-28T12:54:00Z">
              <w:rPr>
                <w:rFonts w:ascii="Segoe UI" w:hAnsi="Segoe UI" w:cs="Segoe UI"/>
                <w:color w:val="374151"/>
                <w:shd w:val="clear" w:color="auto" w:fill="F7F7F8"/>
              </w:rPr>
            </w:rPrChange>
          </w:rPr>
          <w:t>strikes</w:t>
        </w:r>
        <w:proofErr w:type="gramEnd"/>
        <w:r w:rsidRPr="00495451">
          <w:rPr>
            <w:rFonts w:eastAsiaTheme="minorEastAsia"/>
            <w:color w:val="000000" w:themeColor="text1"/>
            <w:rPrChange w:id="288" w:author="office user" w:date="2023-09-28T12:54:00Z">
              <w:rPr>
                <w:rFonts w:ascii="Segoe UI" w:hAnsi="Segoe UI" w:cs="Segoe UI"/>
                <w:color w:val="374151"/>
                <w:shd w:val="clear" w:color="auto" w:fill="F7F7F8"/>
              </w:rPr>
            </w:rPrChange>
          </w:rPr>
          <w:t xml:space="preserve"> a balance between achieving a substantial effect size at the group level and ensuring reliability at the individual level.</w:t>
        </w:r>
      </w:ins>
      <w:ins w:id="289" w:author="office user" w:date="2023-09-28T12:56:00Z">
        <w:r>
          <w:rPr>
            <w:rFonts w:eastAsiaTheme="minorEastAsia"/>
            <w:color w:val="000000" w:themeColor="text1"/>
          </w:rPr>
          <w:t xml:space="preserve"> </w:t>
        </w:r>
      </w:ins>
      <w:del w:id="290" w:author="office user" w:date="2023-09-28T12:56:00Z">
        <w:r w:rsidR="00DE5EAB" w:rsidDel="00495451">
          <w:rPr>
            <w:rFonts w:eastAsiaTheme="minorEastAsia" w:hint="eastAsia"/>
            <w:color w:val="000000" w:themeColor="text1"/>
          </w:rPr>
          <w:delText>Our</w:delText>
        </w:r>
        <w:r w:rsidR="00DE5EAB" w:rsidDel="00495451">
          <w:rPr>
            <w:rFonts w:eastAsiaTheme="minorEastAsia"/>
            <w:color w:val="000000" w:themeColor="text1"/>
            <w:lang w:val="en-US"/>
          </w:rPr>
          <w:delText xml:space="preserve"> results may provide some </w:delText>
        </w:r>
        <w:r w:rsidR="00DE5EAB" w:rsidDel="00495451">
          <w:rPr>
            <w:rFonts w:eastAsiaTheme="minorEastAsia"/>
            <w:color w:val="000000" w:themeColor="text1"/>
          </w:rPr>
          <w:delText>preliminary</w:delText>
        </w:r>
        <w:r w:rsidR="00DE5EAB" w:rsidRPr="00554CFF" w:rsidDel="00495451">
          <w:rPr>
            <w:rFonts w:eastAsiaTheme="minorEastAsia"/>
            <w:color w:val="000000" w:themeColor="text1"/>
          </w:rPr>
          <w:delText xml:space="preserve"> </w:delText>
        </w:r>
        <w:r w:rsidR="00DE5EAB" w:rsidDel="00495451">
          <w:rPr>
            <w:rFonts w:eastAsiaTheme="minorEastAsia"/>
            <w:color w:val="000000" w:themeColor="text1"/>
          </w:rPr>
          <w:delText>guide</w:delText>
        </w:r>
        <w:r w:rsidR="00DE5EAB" w:rsidRPr="00554CFF" w:rsidDel="00495451">
          <w:rPr>
            <w:rFonts w:eastAsiaTheme="minorEastAsia"/>
            <w:color w:val="000000" w:themeColor="text1"/>
          </w:rPr>
          <w:delText xml:space="preserve"> </w:delText>
        </w:r>
        <w:r w:rsidR="006324C1" w:rsidRPr="00554CFF" w:rsidDel="00495451">
          <w:rPr>
            <w:rFonts w:eastAsiaTheme="minorEastAsia"/>
            <w:color w:val="000000" w:themeColor="text1"/>
          </w:rPr>
          <w:delText xml:space="preserve">for researchers </w:delText>
        </w:r>
        <w:r w:rsidR="00DE5EAB" w:rsidDel="00495451">
          <w:rPr>
            <w:rFonts w:eastAsiaTheme="minorEastAsia"/>
            <w:color w:val="000000" w:themeColor="text1"/>
          </w:rPr>
          <w:delText>interested in using</w:delText>
        </w:r>
        <w:r w:rsidR="006324C1" w:rsidRPr="00554CFF" w:rsidDel="00495451">
          <w:rPr>
            <w:rFonts w:eastAsiaTheme="minorEastAsia"/>
            <w:color w:val="000000" w:themeColor="text1"/>
          </w:rPr>
          <w:delText xml:space="preserve"> SPMT.</w:delText>
        </w:r>
        <w:r w:rsidR="006324C1" w:rsidRPr="00554CFF" w:rsidDel="00495451">
          <w:rPr>
            <w:rFonts w:eastAsiaTheme="minorEastAsia"/>
            <w:color w:val="000000" w:themeColor="text1"/>
            <w:lang w:val="en-US"/>
          </w:rPr>
          <w:delText xml:space="preserve"> </w:delText>
        </w:r>
        <w:r w:rsidR="006324C1" w:rsidRPr="00554CFF" w:rsidDel="00495451">
          <w:rPr>
            <w:rFonts w:eastAsiaTheme="minorEastAsia"/>
            <w:color w:val="000000" w:themeColor="text1"/>
          </w:rPr>
          <w:delText xml:space="preserve">First, </w:delText>
        </w:r>
        <w:r w:rsidR="00DE5EAB" w:rsidDel="00495451">
          <w:rPr>
            <w:rFonts w:eastAsiaTheme="minorEastAsia"/>
            <w:color w:val="000000" w:themeColor="text1"/>
          </w:rPr>
          <w:delText xml:space="preserve">we suggest researcher use reaction times as the indicator of SPE because it balances the effect size at group-level and reliability at individual level. </w:delText>
        </w:r>
      </w:del>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ins w:id="291" w:author="office user" w:date="2023-09-28T12:56:00Z">
        <w:r>
          <w:rPr>
            <w:rFonts w:eastAsiaTheme="minorEastAsia"/>
            <w:color w:val="000000" w:themeColor="text1"/>
          </w:rPr>
          <w:t xml:space="preserve"> </w:t>
        </w:r>
      </w:ins>
      <w:del w:id="292" w:author="office user" w:date="2023-09-28T12:56:00Z">
        <w:r w:rsidR="00DE5EAB" w:rsidDel="00495451">
          <w:rPr>
            <w:rFonts w:eastAsiaTheme="minorEastAsia"/>
            <w:color w:val="000000" w:themeColor="text1"/>
          </w:rPr>
          <w:delText xml:space="preserve"> </w:delText>
        </w:r>
      </w:del>
      <w:ins w:id="293" w:author="office user" w:date="2023-09-28T12:56:00Z">
        <w:r w:rsidRPr="00495451">
          <w:rPr>
            <w:rFonts w:eastAsiaTheme="minorEastAsia"/>
            <w:color w:val="000000" w:themeColor="text1"/>
            <w:rPrChange w:id="294" w:author="office user" w:date="2023-09-28T12:56:00Z">
              <w:rPr>
                <w:rFonts w:ascii="Segoe UI" w:hAnsi="Segoe UI" w:cs="Segoe UI"/>
                <w:color w:val="374151"/>
                <w:shd w:val="clear" w:color="auto" w:fill="F7F7F8"/>
              </w:rPr>
            </w:rPrChange>
          </w:rPr>
          <w:t>considering the use of the "Self vs Stranger" contrast may prove beneficial</w:t>
        </w:r>
      </w:ins>
      <w:del w:id="295" w:author="office user" w:date="2023-09-28T12:56:00Z">
        <w:r w:rsidR="00DE5EAB" w:rsidDel="00495451">
          <w:rPr>
            <w:rFonts w:eastAsiaTheme="minorEastAsia"/>
            <w:color w:val="000000" w:themeColor="text1"/>
          </w:rPr>
          <w:delText>using “Self vs Stranger” contrast might help</w:delText>
        </w:r>
      </w:del>
      <w:ins w:id="296" w:author="office user" w:date="2023-09-28T12:58:00Z">
        <w:r>
          <w:rPr>
            <w:rFonts w:eastAsiaTheme="minorEastAsia"/>
            <w:color w:val="000000" w:themeColor="text1"/>
            <w:lang w:val="en-US"/>
          </w:rPr>
          <w:t xml:space="preserve">. </w:t>
        </w:r>
      </w:ins>
      <w:del w:id="297" w:author="office user" w:date="2023-09-28T12:57:00Z">
        <w:r w:rsidR="00DE5EAB" w:rsidDel="00495451">
          <w:rPr>
            <w:rFonts w:eastAsiaTheme="minorEastAsia"/>
            <w:color w:val="000000" w:themeColor="text1"/>
          </w:rPr>
          <w:delText>.</w:delText>
        </w:r>
      </w:del>
      <w:ins w:id="298" w:author="office user" w:date="2023-09-28T12:57:00Z">
        <w:r w:rsidRPr="00495451">
          <w:rPr>
            <w:rFonts w:eastAsiaTheme="minorEastAsia"/>
            <w:color w:val="000000" w:themeColor="text1"/>
            <w:rPrChange w:id="299" w:author="office user" w:date="2023-09-28T12:57:00Z">
              <w:rPr>
                <w:rFonts w:ascii="Segoe UI" w:hAnsi="Segoe UI" w:cs="Segoe UI"/>
                <w:color w:val="374151"/>
              </w:rPr>
            </w:rPrChange>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495451">
          <w:rPr>
            <w:rFonts w:eastAsiaTheme="minorEastAsia"/>
            <w:color w:val="000000" w:themeColor="text1"/>
            <w:rPrChange w:id="300" w:author="office user" w:date="2023-09-28T12:57:00Z">
              <w:rPr>
                <w:rFonts w:ascii="Segoe UI" w:hAnsi="Segoe UI" w:cs="Segoe UI"/>
                <w:color w:val="374151"/>
              </w:rPr>
            </w:rPrChange>
          </w:rPr>
          <w:t>enhance the overall reliability of the measurements.</w:t>
        </w:r>
      </w:ins>
      <w:ins w:id="301" w:author="office user" w:date="2023-09-28T12:58:00Z">
        <w:r>
          <w:rPr>
            <w:rFonts w:eastAsiaTheme="minorEastAsia"/>
            <w:color w:val="000000" w:themeColor="text1"/>
          </w:rPr>
          <w:t xml:space="preserve"> </w:t>
        </w:r>
      </w:ins>
      <w:ins w:id="302" w:author="office user" w:date="2023-09-28T12:57:00Z">
        <w:r w:rsidRPr="00495451">
          <w:rPr>
            <w:rFonts w:eastAsiaTheme="minorEastAsia"/>
            <w:color w:val="000000" w:themeColor="text1"/>
            <w:rPrChange w:id="303" w:author="office user" w:date="2023-09-28T12:57:00Z">
              <w:rPr>
                <w:rFonts w:ascii="Segoe UI" w:hAnsi="Segoe UI" w:cs="Segoe UI"/>
                <w:sz w:val="21"/>
                <w:szCs w:val="21"/>
              </w:rPr>
            </w:rPrChange>
          </w:rPr>
          <w:t>Lastly, we caution against the indiscriminate application of the standard drift-diffusion model and instead advocate for a principled modeling approach.</w:t>
        </w:r>
      </w:ins>
    </w:p>
    <w:p w14:paraId="6DEC6245" w14:textId="6261BE43" w:rsidR="00DE5EAB" w:rsidRPr="00C741A1" w:rsidDel="00495451" w:rsidRDefault="00DE5EAB">
      <w:pPr>
        <w:rPr>
          <w:del w:id="304" w:author="office user" w:date="2023-09-28T12:58:00Z"/>
          <w:rFonts w:eastAsiaTheme="minorEastAsia"/>
          <w:color w:val="000000" w:themeColor="text1"/>
        </w:rPr>
        <w:pPrChange w:id="305" w:author="office user" w:date="2023-09-28T12:58:00Z">
          <w:pPr>
            <w:ind w:firstLineChars="100" w:firstLine="240"/>
          </w:pPr>
        </w:pPrChange>
      </w:pPr>
      <w:del w:id="306" w:author="office user" w:date="2023-09-28T12:58:00Z">
        <w:r w:rsidDel="00495451">
          <w:rPr>
            <w:rFonts w:eastAsiaTheme="minorEastAsia"/>
            <w:color w:val="000000" w:themeColor="text1"/>
          </w:rPr>
          <w:delText xml:space="preserve"> </w:delText>
        </w:r>
      </w:del>
      <w:del w:id="307" w:author="office user" w:date="2023-09-28T12:57:00Z">
        <w:r w:rsidDel="00495451">
          <w:rPr>
            <w:rFonts w:eastAsiaTheme="minorEastAsia"/>
            <w:color w:val="000000" w:themeColor="text1"/>
          </w:rPr>
          <w:delText xml:space="preserve">Third, if possible, using more trial numbers because it may improve the reliability. </w:delText>
        </w:r>
      </w:del>
      <w:del w:id="308" w:author="office user" w:date="2023-09-28T12:58:00Z">
        <w:r w:rsidDel="00495451">
          <w:rPr>
            <w:rFonts w:eastAsiaTheme="minorEastAsia"/>
            <w:color w:val="000000" w:themeColor="text1"/>
          </w:rPr>
          <w:delText>Finally, do not employ the standard drift-diffusion model blindly, instead, follow a principled modelling approac</w:delText>
        </w:r>
      </w:del>
      <w:del w:id="309" w:author="office user" w:date="2023-09-28T12:53:00Z">
        <w:r w:rsidDel="00495451">
          <w:rPr>
            <w:rFonts w:eastAsiaTheme="minorEastAsia"/>
            <w:color w:val="000000" w:themeColor="text1"/>
          </w:rPr>
          <w:delText xml:space="preserve">h </w:delText>
        </w:r>
        <w:r w:rsidDel="00495451">
          <w:rPr>
            <w:rFonts w:eastAsiaTheme="minorEastAsia"/>
            <w:noProof/>
            <w:color w:val="000000" w:themeColor="text1"/>
            <w:lang w:val="en-US"/>
          </w:rPr>
          <w:delText>(Wilson and Collins, 2019)</w:delText>
        </w:r>
        <w:r w:rsidDel="00495451">
          <w:rPr>
            <w:rFonts w:eastAsiaTheme="minorEastAsia"/>
            <w:color w:val="000000" w:themeColor="text1"/>
          </w:rPr>
          <w:delText xml:space="preserve">. </w:delText>
        </w:r>
      </w:del>
    </w:p>
    <w:p w14:paraId="13889FE0" w14:textId="77777777" w:rsidR="00C741A1" w:rsidRPr="00C741A1" w:rsidRDefault="00C741A1">
      <w:pPr>
        <w:rPr>
          <w:rFonts w:eastAsia="Calibri"/>
        </w:rPr>
        <w:pPrChange w:id="310" w:author="office user" w:date="2023-09-28T12:58:00Z">
          <w:pPr>
            <w:ind w:firstLineChars="100" w:firstLine="240"/>
          </w:pPr>
        </w:pPrChange>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4316004F" w:rsidR="00A53B34" w:rsidRPr="00D54E22" w:rsidRDefault="00B80DC8" w:rsidP="00D54E22">
      <w:pPr>
        <w:ind w:firstLine="720"/>
        <w:rPr>
          <w:rFonts w:eastAsiaTheme="minorEastAsia"/>
          <w:color w:val="000000" w:themeColor="text1"/>
          <w:rPrChange w:id="311" w:author="office user" w:date="2023-09-28T12:59:00Z">
            <w:rPr>
              <w:rFonts w:eastAsiaTheme="minorEastAsia"/>
              <w:color w:val="000000" w:themeColor="text1"/>
              <w:lang w:val="en-US"/>
            </w:rPr>
          </w:rPrChange>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ins w:id="312" w:author="office user" w:date="2023-09-28T12:59:00Z">
        <w:r w:rsidR="00D54E22">
          <w:rPr>
            <w:rFonts w:eastAsiaTheme="minorEastAsia"/>
            <w:color w:val="000000" w:themeColor="text1"/>
          </w:rPr>
          <w:t xml:space="preserve"> </w:t>
        </w:r>
      </w:ins>
      <w:del w:id="313" w:author="office user" w:date="2023-09-28T12:59:00Z">
        <w:r w:rsidDel="00D54E22">
          <w:rPr>
            <w:rFonts w:eastAsiaTheme="minorEastAsia"/>
            <w:color w:val="000000" w:themeColor="text1"/>
          </w:rPr>
          <w:delText xml:space="preserve"> </w:delText>
        </w:r>
      </w:del>
      <w:ins w:id="314" w:author="office user" w:date="2023-09-28T12:59:00Z">
        <w:r w:rsidR="00D54E22" w:rsidRPr="00D54E22">
          <w:rPr>
            <w:rFonts w:eastAsiaTheme="minorEastAsia"/>
            <w:color w:val="000000" w:themeColor="text1"/>
            <w:rPrChange w:id="315" w:author="office user" w:date="2023-09-28T12:59:00Z">
              <w:rPr>
                <w:rFonts w:ascii="Segoe UI" w:hAnsi="Segoe UI" w:cs="Segoe UI"/>
                <w:color w:val="374151"/>
                <w:shd w:val="clear" w:color="auto" w:fill="F7F7F8"/>
              </w:rPr>
            </w:rPrChange>
          </w:rPr>
          <w:t>when available</w:t>
        </w:r>
      </w:ins>
      <w:del w:id="316" w:author="office user" w:date="2023-09-28T12:59:00Z">
        <w:r w:rsidDel="00D54E22">
          <w:rPr>
            <w:rFonts w:eastAsiaTheme="minorEastAsia"/>
            <w:color w:val="000000" w:themeColor="text1"/>
          </w:rPr>
          <w:delText>whenever possible</w:delText>
        </w:r>
      </w:del>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xml:space="preserve">, which means the robustness and reliability of different variants of SPMT still need further investigation. </w:t>
      </w:r>
      <w:commentRangeStart w:id="317"/>
      <w:r w:rsidR="008F3B6D">
        <w:rPr>
          <w:rFonts w:eastAsia="Calibri"/>
          <w:lang w:val="en-US"/>
        </w:rPr>
        <w:t>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5" w:tgtFrame="_new" w:history="1">
        <w:r w:rsidR="00DE5EAB" w:rsidRPr="00400089">
          <w:rPr>
            <w:rFonts w:eastAsiaTheme="minorEastAsia"/>
            <w:bCs/>
            <w:lang w:val="en-US"/>
          </w:rPr>
          <w:t>https://osf.io/euqmf</w:t>
        </w:r>
      </w:hyperlink>
      <w:r w:rsidR="00DE5EAB" w:rsidRPr="00400089">
        <w:rPr>
          <w:rFonts w:eastAsia="Calibri"/>
          <w:lang w:val="en-US"/>
        </w:rPr>
        <w:t xml:space="preserve">). </w:t>
      </w:r>
      <w:commentRangeEnd w:id="317"/>
      <w:r w:rsidR="00D54E22">
        <w:rPr>
          <w:rStyle w:val="a6"/>
        </w:rPr>
        <w:commentReference w:id="317"/>
      </w:r>
      <w:commentRangeStart w:id="318"/>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ins w:id="319" w:author="office user" w:date="2023-09-28T13:00:00Z">
        <w:r w:rsidR="00D54E22">
          <w:rPr>
            <w:rFonts w:eastAsiaTheme="minorEastAsia"/>
            <w:color w:val="000000" w:themeColor="text1"/>
            <w:lang w:val="en-US"/>
          </w:rPr>
          <w:t xml:space="preserve"> section</w:t>
        </w:r>
      </w:ins>
      <w:ins w:id="320" w:author="office user" w:date="2023-09-28T13:01:00Z">
        <w:r w:rsidR="00D54E22">
          <w:rPr>
            <w:rFonts w:eastAsiaTheme="minorEastAsia"/>
            <w:color w:val="000000" w:themeColor="text1"/>
            <w:lang w:val="en-US"/>
          </w:rPr>
          <w:t xml:space="preserve"> 4</w:t>
        </w:r>
      </w:ins>
      <w:r w:rsidR="00887D0B">
        <w:rPr>
          <w:rFonts w:eastAsiaTheme="minorEastAsia"/>
          <w:color w:val="000000" w:themeColor="text1"/>
          <w:lang w:val="en-US"/>
        </w:rPr>
        <w:t xml:space="preserve">) </w:t>
      </w:r>
      <w:r>
        <w:rPr>
          <w:rFonts w:eastAsiaTheme="minorEastAsia"/>
          <w:color w:val="000000" w:themeColor="text1"/>
          <w:lang w:val="en-US"/>
        </w:rPr>
        <w:t>that with different design showed similar results as we reported in the main text</w:t>
      </w:r>
      <w:commentRangeEnd w:id="318"/>
      <w:r w:rsidR="00AB6EA8">
        <w:rPr>
          <w:rStyle w:val="a6"/>
        </w:rPr>
        <w:commentReference w:id="318"/>
      </w:r>
      <w:r>
        <w:rPr>
          <w:rFonts w:eastAsiaTheme="minorEastAsia"/>
          <w:color w:val="000000" w:themeColor="text1"/>
          <w:lang w:val="en-US"/>
        </w:rPr>
        <w:t xml:space="preserve">.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321" w:name="_ridkkf2yzxxx" w:colFirst="0" w:colLast="0"/>
      <w:bookmarkStart w:id="322" w:name="_Toc129530173"/>
      <w:bookmarkStart w:id="323" w:name="_Toc129530203"/>
      <w:bookmarkStart w:id="324" w:name="_Toc139718167"/>
      <w:bookmarkEnd w:id="321"/>
      <w:r w:rsidRPr="006A5A80">
        <w:rPr>
          <w:rFonts w:eastAsia="Calibri"/>
          <w:b/>
          <w:sz w:val="42"/>
          <w:szCs w:val="42"/>
        </w:rPr>
        <w:t>Author contributions</w:t>
      </w:r>
      <w:bookmarkEnd w:id="322"/>
      <w:bookmarkEnd w:id="323"/>
      <w:bookmarkEnd w:id="324"/>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325" w:name="_Toc139718168"/>
      <w:r w:rsidRPr="00A37F7F">
        <w:rPr>
          <w:rFonts w:eastAsia="Calibri"/>
          <w:b/>
          <w:sz w:val="42"/>
          <w:szCs w:val="42"/>
        </w:rPr>
        <w:t>Data and Material Availability</w:t>
      </w:r>
      <w:bookmarkEnd w:id="325"/>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326" w:name="_Toc139718169"/>
      <w:r w:rsidRPr="00A37F7F">
        <w:rPr>
          <w:rFonts w:eastAsia="Calibri"/>
          <w:b/>
          <w:sz w:val="42"/>
          <w:szCs w:val="42"/>
        </w:rPr>
        <w:t>Code Availability</w:t>
      </w:r>
      <w:bookmarkEnd w:id="326"/>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327" w:name="_Toc129530174"/>
      <w:bookmarkStart w:id="328" w:name="_Toc129530204"/>
      <w:bookmarkStart w:id="329" w:name="_Toc139718170"/>
      <w:r w:rsidRPr="006A5A80">
        <w:rPr>
          <w:rFonts w:eastAsia="Calibri"/>
          <w:b/>
          <w:sz w:val="42"/>
          <w:szCs w:val="42"/>
        </w:rPr>
        <w:t>Competing interests</w:t>
      </w:r>
      <w:bookmarkEnd w:id="327"/>
      <w:bookmarkEnd w:id="328"/>
      <w:bookmarkEnd w:id="329"/>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ins w:id="330" w:author="MengZhen" w:date="2023-09-28T18:27:00Z">
        <w:r w:rsidR="00A32DF9" w:rsidRPr="001D0F94">
          <w:rPr>
            <w:rFonts w:eastAsia="MS Mincho"/>
            <w:lang w:val="en-US" w:eastAsia="de-DE"/>
          </w:rPr>
          <w:t xml:space="preserve"> </w:t>
        </w:r>
      </w:ins>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7. Subsequently, </w:t>
      </w:r>
      <w:commentRangeStart w:id="331"/>
      <w:r w:rsidR="00E17822" w:rsidRPr="00044360">
        <w:rPr>
          <w:rFonts w:eastAsiaTheme="minorEastAsia"/>
          <w:color w:val="000000" w:themeColor="text1"/>
        </w:rPr>
        <w:t>we utilized three different DDM packages in R</w:t>
      </w:r>
      <w:commentRangeEnd w:id="331"/>
      <w:r w:rsidR="0046008B">
        <w:rPr>
          <w:rStyle w:val="a6"/>
        </w:rPr>
        <w:commentReference w:id="331"/>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2B6FA1A4">
            <wp:extent cx="9477058" cy="7581646"/>
            <wp:effectExtent l="0" t="0" r="0" b="635"/>
            <wp:docPr id="1" name="图片 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 示意图&#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481504"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 xml:space="preserve">covariate (BDI-II </w:t>
      </w:r>
      <w:commentRangeStart w:id="332"/>
      <w:r w:rsidR="00A810D2" w:rsidRPr="00E02A88">
        <w:rPr>
          <w:rFonts w:eastAsia="宋体"/>
          <w:b/>
          <w:noProof/>
          <w:lang w:val="en-US" w:eastAsia="zh-TW"/>
        </w:rPr>
        <w:t>Scores</w:t>
      </w:r>
      <w:commentRangeEnd w:id="332"/>
      <w:r w:rsidR="00A64415" w:rsidRPr="00E02A88">
        <w:rPr>
          <w:rStyle w:val="a6"/>
        </w:rPr>
        <w:commentReference w:id="332"/>
      </w:r>
      <w:r w:rsidR="00A810D2" w:rsidRPr="00E02A88">
        <w:rPr>
          <w:rFonts w:eastAsia="宋体"/>
          <w:b/>
          <w:noProof/>
          <w:lang w:val="en-US" w:eastAsia="zh-TW"/>
        </w:rPr>
        <w:t>)</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Pr>
          <w:rFonts w:ascii="Times New Roman" w:hAnsi="Times New Roman"/>
          <w:lang w:val="en-US"/>
        </w:rPr>
        <w:t xml:space="preserve">5 </w:t>
      </w:r>
      <w:r w:rsidR="00015CF3">
        <w:rPr>
          <w:rFonts w:ascii="Times New Roman" w:hAnsi="Times New Roman"/>
          <w:lang w:val="en-US"/>
        </w:rPr>
        <w:t>Meta</w:t>
      </w:r>
      <w:r w:rsidR="000F6C17">
        <w:rPr>
          <w:rFonts w:ascii="Times New Roman" w:hAnsi="Times New Roman"/>
          <w:lang w:val="en-US"/>
        </w:rPr>
        <w:t>-a</w:t>
      </w:r>
      <w:r w:rsidR="00015CF3">
        <w:rPr>
          <w:rFonts w:ascii="Times New Roman" w:hAnsi="Times New Roman"/>
          <w:lang w:val="en-US"/>
        </w:rPr>
        <w:t>nalysis</w:t>
      </w:r>
      <w:r w:rsidR="00C861AF">
        <w:rPr>
          <w:rFonts w:ascii="Times New Roman" w:hAnsi="Times New Roman"/>
          <w:lang w:val="en-US"/>
        </w:rPr>
        <w:t xml:space="preserve"> Results</w:t>
      </w: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6139E5E2">
            <wp:extent cx="9228041" cy="6921103"/>
            <wp:effectExtent l="0" t="0" r="0" b="0"/>
            <wp:docPr id="33" name="图片 3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示&#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9248243" cy="6936255"/>
                    </a:xfrm>
                    <a:prstGeom prst="rect">
                      <a:avLst/>
                    </a:prstGeom>
                  </pic:spPr>
                </pic:pic>
              </a:graphicData>
            </a:graphic>
          </wp:inline>
        </w:drawing>
      </w:r>
    </w:p>
    <w:p w14:paraId="319E757E" w14:textId="6206E2D1" w:rsidR="00DF5E37" w:rsidDel="00933E00" w:rsidRDefault="00DF5E37" w:rsidP="00DF5E37">
      <w:pPr>
        <w:jc w:val="center"/>
        <w:rPr>
          <w:del w:id="333" w:author="MengZhen" w:date="2023-09-28T18:22:00Z"/>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Pr>
          <w:rFonts w:eastAsiaTheme="minorEastAsia"/>
          <w:b/>
          <w:bCs/>
          <w:lang w:val="en-US"/>
        </w:rPr>
        <w:t>l</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0832D154" w14:textId="188F66B8" w:rsidR="00E70F00" w:rsidRDefault="00E70F00" w:rsidP="00DF5E37">
      <w:pPr>
        <w:jc w:val="center"/>
        <w:rPr>
          <w:rFonts w:eastAsiaTheme="minorEastAsia"/>
          <w:b/>
          <w:bCs/>
          <w:lang w:val="en-US"/>
        </w:rPr>
      </w:pP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ins w:id="334" w:author="office user" w:date="2023-09-28T11:36:00Z"/>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1FED0F3A" w14:textId="2178E4A3" w:rsidR="00F31FF8" w:rsidRPr="00015CF3" w:rsidDel="00DD08C7" w:rsidRDefault="00F31FF8" w:rsidP="00015CF3">
      <w:pPr>
        <w:rPr>
          <w:del w:id="335" w:author="office user" w:date="2023-09-28T11:39:00Z"/>
          <w:rFonts w:eastAsiaTheme="minorEastAsia"/>
          <w:lang w:val="en-US"/>
        </w:rPr>
      </w:pPr>
    </w:p>
    <w:p w14:paraId="3923219A" w14:textId="4FDC5F1D" w:rsidR="002F4F19" w:rsidRPr="00DC0602" w:rsidRDefault="00BA6702" w:rsidP="00DC0602">
      <w:pPr>
        <w:pStyle w:val="1"/>
        <w:spacing w:after="240"/>
        <w:rPr>
          <w:rFonts w:eastAsia="Calibri"/>
          <w:b/>
          <w:bCs/>
        </w:rPr>
      </w:pPr>
      <w:bookmarkStart w:id="336" w:name="_Toc129530178"/>
      <w:bookmarkStart w:id="337" w:name="_Toc129530208"/>
      <w:bookmarkStart w:id="338" w:name="_Toc139718171"/>
      <w:r w:rsidRPr="00DC0602">
        <w:rPr>
          <w:rFonts w:eastAsia="Calibri"/>
          <w:b/>
          <w:bCs/>
        </w:rPr>
        <w:t>References</w:t>
      </w:r>
      <w:bookmarkEnd w:id="336"/>
      <w:bookmarkEnd w:id="337"/>
      <w:bookmarkEnd w:id="338"/>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9"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40"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41"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42"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43"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4"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5"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6"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7"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8"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9"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50"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51"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52"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53"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4"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5"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6"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7"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8"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9"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60"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61"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62"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63"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4"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5"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6"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7"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8"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9"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70"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71"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72"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73"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4"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5"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6"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7"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8"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9"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80"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81"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82"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83"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4"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5"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6"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7"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8"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9"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90"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91"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92"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ui, Jie" w:date="2023-09-24T12:29:00Z" w:initials="SJ">
    <w:p w14:paraId="1F67C880" w14:textId="77777777" w:rsidR="001B063C" w:rsidRDefault="00AA5FB5">
      <w:pPr>
        <w:pStyle w:val="a7"/>
      </w:pPr>
      <w:r>
        <w:rPr>
          <w:rStyle w:val="a6"/>
        </w:rPr>
        <w:annotationRef/>
      </w:r>
      <w:r w:rsidR="001B063C">
        <w:rPr>
          <w:lang w:val="en-US"/>
        </w:rPr>
        <w:t>All is clear - good improvement!</w:t>
      </w:r>
    </w:p>
    <w:p w14:paraId="6B83A120" w14:textId="77777777" w:rsidR="001B063C" w:rsidRDefault="001B063C">
      <w:pPr>
        <w:pStyle w:val="a7"/>
      </w:pPr>
    </w:p>
    <w:p w14:paraId="33C94588" w14:textId="77777777" w:rsidR="001B063C" w:rsidRDefault="001B063C">
      <w:pPr>
        <w:pStyle w:val="a7"/>
      </w:pPr>
      <w:r>
        <w:rPr>
          <w:lang w:val="en-US"/>
        </w:rPr>
        <w:t>One thing is I'm not very convinced about is ICC2 for test-retest reliability. It came from Chuan-Peng's 2023 study which briefly talked about the manipulations. Many details are missing in terms of test-retest reliability, e.g., how long the test measures took apart, whether the test was online or lab-based, whether there were any additional differences between the two measures, whether BDI scores varied across testing sessions, which could partly interpret the ICC2 - those information is critical for  the reliability analysis. Perhaps there could be two solutions:</w:t>
      </w:r>
    </w:p>
    <w:p w14:paraId="4B7D4474" w14:textId="77777777" w:rsidR="001B063C" w:rsidRDefault="001B063C">
      <w:pPr>
        <w:pStyle w:val="a7"/>
      </w:pPr>
      <w:r>
        <w:rPr>
          <w:lang w:val="en-US"/>
        </w:rPr>
        <w:t>1. tune down this part as exploratory, but worth further investigation in the future, while providing a bit more detail</w:t>
      </w:r>
    </w:p>
    <w:p w14:paraId="4C5CF740" w14:textId="77777777" w:rsidR="001B063C" w:rsidRDefault="001B063C" w:rsidP="00BC3A1B">
      <w:pPr>
        <w:pStyle w:val="a7"/>
      </w:pPr>
      <w:r>
        <w:rPr>
          <w:lang w:val="en-US"/>
        </w:rPr>
        <w:t>2. remove this section or move it to the supplementary materials</w:t>
      </w:r>
    </w:p>
  </w:comment>
  <w:comment w:id="2" w:author="MengZhen" w:date="2023-09-25T17:15:00Z" w:initials="M">
    <w:p w14:paraId="09B6A2A9" w14:textId="77777777" w:rsidR="00B54515" w:rsidRDefault="00B54515" w:rsidP="0098682C">
      <w:pPr>
        <w:pStyle w:val="a7"/>
      </w:pPr>
      <w:r>
        <w:rPr>
          <w:rStyle w:val="a6"/>
        </w:rPr>
        <w:annotationRef/>
      </w:r>
      <w:r>
        <w:rPr>
          <w:rFonts w:hint="eastAsia"/>
        </w:rPr>
        <w:t>在考虑了</w:t>
      </w:r>
      <w:r>
        <w:rPr>
          <w:lang w:val="en-US"/>
        </w:rPr>
        <w:t>BDI</w:t>
      </w:r>
      <w:r>
        <w:rPr>
          <w:rFonts w:hint="eastAsia"/>
        </w:rPr>
        <w:t>分数后</w:t>
      </w:r>
      <w:r>
        <w:rPr>
          <w:lang w:val="en-US"/>
        </w:rPr>
        <w:t>, ICC2</w:t>
      </w:r>
      <w:r>
        <w:rPr>
          <w:rFonts w:hint="eastAsia"/>
        </w:rPr>
        <w:t>并没有太大变化</w:t>
      </w:r>
    </w:p>
  </w:comment>
  <w:comment w:id="3" w:author="Hu Chuan-Peng" w:date="2023-09-26T13:15:00Z" w:initials="HC">
    <w:p w14:paraId="3EE7F426" w14:textId="6C691C72" w:rsidR="005251BE" w:rsidRDefault="005251BE">
      <w:pPr>
        <w:pStyle w:val="a7"/>
      </w:pPr>
      <w:r>
        <w:rPr>
          <w:rStyle w:val="a6"/>
        </w:rPr>
        <w:annotationRef/>
      </w:r>
      <w:r>
        <w:t>Reliability</w:t>
      </w:r>
      <w:r>
        <w:rPr>
          <w:rFonts w:ascii="宋体" w:eastAsia="宋体" w:hAnsi="宋体" w:cs="宋体" w:hint="eastAsia"/>
        </w:rPr>
        <w:t>主要就是考虑个体差异的稳定性，BDI得分测量的也是个体差异，所以理论上讲，个人的抑郁得分对reliability是没有影响的。甚至个体差异越大的且稳定，reliability越高</w:t>
      </w:r>
    </w:p>
  </w:comment>
  <w:comment w:id="54" w:author="Sui, Jie" w:date="2023-09-24T13:22:00Z" w:initials="SJ">
    <w:p w14:paraId="5B132947" w14:textId="09524E01" w:rsidR="00702C08" w:rsidRDefault="00702C08">
      <w:pPr>
        <w:pStyle w:val="a7"/>
      </w:pPr>
      <w:r>
        <w:rPr>
          <w:rStyle w:val="a6"/>
        </w:rPr>
        <w:annotationRef/>
      </w:r>
      <w:r>
        <w:t xml:space="preserve">How about including a second split-half reliability analysis, focusing on the studies with 30 trials or more per condition? </w:t>
      </w:r>
    </w:p>
    <w:p w14:paraId="1E21F22C" w14:textId="77777777" w:rsidR="00702C08" w:rsidRDefault="00702C08" w:rsidP="00D763D4">
      <w:pPr>
        <w:pStyle w:val="a7"/>
      </w:pPr>
      <w:r>
        <w:t>I noticed that we weighed the reliability coefficients based on the trial numbers in each study, but the prerequisite of this is that the number of trials would be enough to test the raised question; from the cognitive perspective, it is typical to set up a number of trials per condition equal or more than 30.</w:t>
      </w:r>
    </w:p>
  </w:comment>
  <w:comment w:id="55" w:author="Hu Chuan-Peng" w:date="2023-09-26T13:16:00Z" w:initials="HC">
    <w:p w14:paraId="61871FA6" w14:textId="6A074B62" w:rsidR="00500170" w:rsidRPr="00500170" w:rsidRDefault="00500170">
      <w:pPr>
        <w:pStyle w:val="a7"/>
        <w:rPr>
          <w:lang w:val="en-US"/>
        </w:rPr>
      </w:pPr>
      <w:r>
        <w:rPr>
          <w:rStyle w:val="a6"/>
        </w:rPr>
        <w:annotationRef/>
      </w:r>
      <w:r>
        <w:rPr>
          <w:rFonts w:ascii="宋体" w:eastAsia="宋体" w:hAnsi="宋体" w:cs="宋体" w:hint="eastAsia"/>
          <w:lang w:val="en-US"/>
        </w:rPr>
        <w:t>这个不是大的问题，因为在跨实验估计reliability的时候，已经根据trial的数量进行了加权，所以试次少的研究对总体的split</w:t>
      </w:r>
      <w:r>
        <w:rPr>
          <w:rFonts w:ascii="宋体" w:eastAsia="宋体" w:hAnsi="宋体" w:cs="宋体"/>
          <w:lang w:val="en-US"/>
        </w:rPr>
        <w:t xml:space="preserve"> </w:t>
      </w:r>
      <w:r>
        <w:rPr>
          <w:rFonts w:ascii="宋体" w:eastAsia="宋体" w:hAnsi="宋体" w:cs="宋体" w:hint="eastAsia"/>
          <w:lang w:val="en-US"/>
        </w:rPr>
        <w:t>half</w:t>
      </w:r>
      <w:r>
        <w:rPr>
          <w:rFonts w:ascii="宋体" w:eastAsia="宋体" w:hAnsi="宋体" w:cs="宋体"/>
          <w:lang w:val="en-US"/>
        </w:rPr>
        <w:t xml:space="preserve"> </w:t>
      </w:r>
      <w:r>
        <w:rPr>
          <w:rFonts w:ascii="宋体" w:eastAsia="宋体" w:hAnsi="宋体" w:cs="宋体" w:hint="eastAsia"/>
          <w:lang w:val="en-US"/>
        </w:rPr>
        <w:t>reliability影响不大。</w:t>
      </w:r>
    </w:p>
  </w:comment>
  <w:comment w:id="58" w:author="Sui, Jie" w:date="2023-09-24T13:53:00Z" w:initials="SJ">
    <w:p w14:paraId="3D0E7CDE" w14:textId="77777777" w:rsidR="00C12F35" w:rsidRDefault="00C12F35" w:rsidP="00095DA8">
      <w:pPr>
        <w:pStyle w:val="a7"/>
      </w:pPr>
      <w:r>
        <w:rPr>
          <w:rStyle w:val="a6"/>
        </w:rPr>
        <w:annotationRef/>
      </w:r>
      <w:r>
        <w:t>More details would be helpful; I'm not sure how individual and group data were used to compute reliability. For example, how was the trial number implemented in the calculation? How did you build a dataset for the analysis, using with/across individuals and studies?</w:t>
      </w:r>
    </w:p>
  </w:comment>
  <w:comment w:id="67" w:author="Chuan-Peng Hu" w:date="2023-09-28T08:45:00Z" w:initials="CPH">
    <w:p w14:paraId="3A003615" w14:textId="5921DF37" w:rsidR="006E2D0F" w:rsidRDefault="006E2D0F">
      <w:pPr>
        <w:pStyle w:val="a7"/>
      </w:pPr>
      <w:r>
        <w:rPr>
          <w:rStyle w:val="a6"/>
        </w:rPr>
        <w:annotationRef/>
      </w:r>
      <w:r>
        <w:rPr>
          <w:rFonts w:ascii="宋体" w:eastAsia="宋体" w:hAnsi="宋体" w:cs="宋体" w:hint="eastAsia"/>
        </w:rPr>
        <w:t>单独作为一段，强调我们综合reliability的方法。</w:t>
      </w:r>
    </w:p>
  </w:comment>
  <w:comment w:id="68" w:author="Hu Chuan-Peng" w:date="2023-09-26T13:18:00Z" w:initials="HC">
    <w:p w14:paraId="5EB768FE" w14:textId="39D26247" w:rsidR="00500170" w:rsidRPr="00500170" w:rsidRDefault="00500170">
      <w:pPr>
        <w:pStyle w:val="a7"/>
        <w:rPr>
          <w:lang w:val="en-US"/>
        </w:rPr>
      </w:pPr>
      <w:r>
        <w:rPr>
          <w:rStyle w:val="a6"/>
        </w:rPr>
        <w:annotationRef/>
      </w:r>
      <w:r>
        <w:rPr>
          <w:rFonts w:hint="eastAsia"/>
        </w:rPr>
        <w:t>here</w:t>
      </w:r>
      <w:r>
        <w:t xml:space="preserve"> </w:t>
      </w:r>
      <w:r>
        <w:rPr>
          <w:rFonts w:ascii="宋体" w:eastAsia="宋体" w:hAnsi="宋体" w:cs="宋体" w:hint="eastAsia"/>
        </w:rPr>
        <w:t>w</w:t>
      </w:r>
      <w:r>
        <w:rPr>
          <w:rFonts w:ascii="宋体" w:eastAsia="宋体" w:hAnsi="宋体" w:cs="宋体"/>
        </w:rPr>
        <w:t>e reported the weighted reliability.</w:t>
      </w:r>
    </w:p>
  </w:comment>
  <w:comment w:id="87" w:author="MengZhen" w:date="2023-09-28T18:29:00Z" w:initials="M">
    <w:p w14:paraId="310A61F9" w14:textId="77777777" w:rsidR="00A32DF9" w:rsidRDefault="00A32DF9">
      <w:pPr>
        <w:pStyle w:val="a7"/>
      </w:pPr>
      <w:r>
        <w:rPr>
          <w:rStyle w:val="a6"/>
        </w:rPr>
        <w:annotationRef/>
      </w:r>
      <w:r>
        <w:rPr>
          <w:rFonts w:hint="eastAsia"/>
        </w:rPr>
        <w:t>图的题目还可以再想想</w:t>
      </w:r>
    </w:p>
    <w:p w14:paraId="6AFCEBC1" w14:textId="77777777" w:rsidR="00A32DF9" w:rsidRDefault="00A32DF9" w:rsidP="0046613D">
      <w:pPr>
        <w:pStyle w:val="a7"/>
      </w:pPr>
      <w:r>
        <w:rPr>
          <w:rFonts w:hint="eastAsia"/>
        </w:rPr>
        <w:t>基于此</w:t>
      </w:r>
      <w:r>
        <w:t xml:space="preserve">, </w:t>
      </w:r>
      <w:r>
        <w:rPr>
          <w:rFonts w:hint="eastAsia"/>
        </w:rPr>
        <w:t>之后图片</w:t>
      </w:r>
      <w:r>
        <w:t xml:space="preserve">, </w:t>
      </w:r>
      <w:r>
        <w:rPr>
          <w:rFonts w:hint="eastAsia"/>
        </w:rPr>
        <w:t>以及补充材料图片均已修改为</w:t>
      </w:r>
      <w:r>
        <w:t>abcd</w:t>
      </w:r>
      <w:r>
        <w:rPr>
          <w:rFonts w:hint="eastAsia"/>
        </w:rPr>
        <w:t>形式</w:t>
      </w:r>
    </w:p>
  </w:comment>
  <w:comment w:id="101" w:author="MengZhen" w:date="2023-09-28T16:17:00Z" w:initials="M">
    <w:p w14:paraId="6B7C9D6A" w14:textId="7517A565" w:rsidR="001A1117" w:rsidRDefault="001A1117" w:rsidP="00620867">
      <w:pPr>
        <w:pStyle w:val="a7"/>
      </w:pPr>
      <w:r>
        <w:rPr>
          <w:rStyle w:val="a6"/>
        </w:rPr>
        <w:annotationRef/>
      </w:r>
      <w:r>
        <w:rPr>
          <w:lang w:val="en-US"/>
        </w:rPr>
        <w:t>SHR, ICC</w:t>
      </w:r>
      <w:r>
        <w:rPr>
          <w:rFonts w:hint="eastAsia"/>
          <w:lang w:val="en-US"/>
        </w:rPr>
        <w:t>也修改为</w:t>
      </w:r>
      <w:r>
        <w:rPr>
          <w:lang w:val="en-US"/>
        </w:rPr>
        <w:t>a, b</w:t>
      </w:r>
      <w:r>
        <w:rPr>
          <w:rFonts w:hint="eastAsia"/>
          <w:lang w:val="en-US"/>
        </w:rPr>
        <w:t>形式</w:t>
      </w:r>
      <w:r>
        <w:rPr>
          <w:lang w:val="en-US"/>
        </w:rPr>
        <w:t xml:space="preserve">. </w:t>
      </w:r>
      <w:r>
        <w:rPr>
          <w:rFonts w:hint="eastAsia"/>
          <w:lang w:val="en-US"/>
        </w:rPr>
        <w:t>并对坐标轴进行了优化</w:t>
      </w:r>
      <w:r>
        <w:rPr>
          <w:lang w:val="en-US"/>
        </w:rPr>
        <w:t xml:space="preserve">, </w:t>
      </w:r>
      <w:r>
        <w:rPr>
          <w:rFonts w:hint="eastAsia"/>
          <w:lang w:val="en-US"/>
        </w:rPr>
        <w:t>字体改为了</w:t>
      </w:r>
      <w:r>
        <w:rPr>
          <w:lang w:val="en-US"/>
        </w:rPr>
        <w:t>times new roman</w:t>
      </w:r>
    </w:p>
  </w:comment>
  <w:comment w:id="107" w:author="Sui, Jie" w:date="2023-09-24T13:37:00Z" w:initials="SJ">
    <w:p w14:paraId="04CFE1DC" w14:textId="7D5F62D9" w:rsidR="00B91E66" w:rsidRDefault="00B91E66" w:rsidP="00D3639D">
      <w:pPr>
        <w:pStyle w:val="a7"/>
      </w:pPr>
      <w:r>
        <w:rPr>
          <w:rStyle w:val="a6"/>
        </w:rPr>
        <w:annotationRef/>
      </w:r>
      <w:r>
        <w:t>In general all makes sense, yet sometimes I found a lot of broad arguments/claims; it is a bit less informative when making an argument/conclusion without experimental details, such as, trial number, duration of stimulus presentation, response deadline, control variables. I might be critical but think about a researcher who wants to adopt the paradigm, what information can he/she take from this paper?</w:t>
      </w:r>
    </w:p>
  </w:comment>
  <w:comment w:id="108" w:author="Chuan-Peng Hu" w:date="2023-09-28T09:15:00Z" w:initials="CPH">
    <w:p w14:paraId="1499491A" w14:textId="1FC1BFFE" w:rsidR="002F2F77" w:rsidRDefault="002F2F77">
      <w:pPr>
        <w:pStyle w:val="a7"/>
      </w:pPr>
      <w:r>
        <w:rPr>
          <w:rStyle w:val="a6"/>
        </w:rPr>
        <w:annotationRef/>
      </w:r>
      <w:r>
        <w:rPr>
          <w:rFonts w:ascii="宋体" w:eastAsia="宋体" w:hAnsi="宋体" w:cs="宋体" w:hint="eastAsia"/>
        </w:rPr>
        <w:t>我在这里打全称加上了，因为有人会直接跳到讨论第一段读，这里通常是对结果的总结。</w:t>
      </w:r>
    </w:p>
  </w:comment>
  <w:comment w:id="123" w:author="office user" w:date="2023-09-27T12:46:00Z" w:initials="o1">
    <w:p w14:paraId="1656115C" w14:textId="77777777" w:rsidR="004758C5" w:rsidRDefault="004758C5" w:rsidP="004758C5">
      <w:r>
        <w:rPr>
          <w:rStyle w:val="a6"/>
        </w:rPr>
        <w:annotationRef/>
      </w:r>
      <w:r>
        <w:rPr>
          <w:rFonts w:hint="eastAsia"/>
          <w:sz w:val="20"/>
          <w:szCs w:val="20"/>
        </w:rPr>
        <w:t>感觉这句话原来放前面怪怪的</w:t>
      </w:r>
    </w:p>
  </w:comment>
  <w:comment w:id="127" w:author="Sui, Jie" w:date="2023-09-24T13:24:00Z" w:initials="SJ">
    <w:p w14:paraId="373F46C9" w14:textId="046355AF" w:rsidR="000F75A5" w:rsidRDefault="00A94A8D" w:rsidP="001D2278">
      <w:pPr>
        <w:pStyle w:val="a7"/>
      </w:pPr>
      <w:r>
        <w:rPr>
          <w:rStyle w:val="a6"/>
        </w:rPr>
        <w:annotationRef/>
      </w:r>
      <w:r w:rsidR="000F75A5">
        <w:rPr>
          <w:lang w:val="en-US"/>
        </w:rPr>
        <w:t>even with a small number of trials per condition, say n=16</w:t>
      </w:r>
    </w:p>
  </w:comment>
  <w:comment w:id="207" w:author="office user" w:date="2023-09-27T12:03:00Z" w:initials="o1">
    <w:p w14:paraId="13092CFF" w14:textId="3D657547" w:rsidR="006906E1" w:rsidRDefault="006906E1" w:rsidP="006C5B8D">
      <w:r>
        <w:rPr>
          <w:rStyle w:val="a6"/>
        </w:rPr>
        <w:annotationRef/>
      </w:r>
      <w:r>
        <w:rPr>
          <w:rFonts w:hint="eastAsia"/>
          <w:color w:val="000000"/>
          <w:sz w:val="20"/>
          <w:szCs w:val="20"/>
        </w:rPr>
        <w:t>修改了与上面重复的段落</w:t>
      </w:r>
    </w:p>
  </w:comment>
  <w:comment w:id="215" w:author="Sui, Jie" w:date="2023-09-24T13:28:00Z" w:initials="SJ">
    <w:p w14:paraId="588A4CC9" w14:textId="6CA9E934" w:rsidR="00736BFF" w:rsidRDefault="00736BFF" w:rsidP="00736BFF">
      <w:pPr>
        <w:pStyle w:val="a7"/>
      </w:pPr>
      <w:r>
        <w:rPr>
          <w:rStyle w:val="a6"/>
        </w:rPr>
        <w:annotationRef/>
      </w:r>
      <w:r>
        <w:t>Specify it</w:t>
      </w:r>
    </w:p>
  </w:comment>
  <w:comment w:id="217" w:author="Zheng Liu" w:date="2023-09-26T10:12:00Z" w:initials="ZL">
    <w:p w14:paraId="4CB097DB" w14:textId="77777777" w:rsidR="00736BFF" w:rsidRDefault="00736BFF" w:rsidP="00736BFF">
      <w:pPr>
        <w:pStyle w:val="a7"/>
      </w:pPr>
      <w:r>
        <w:rPr>
          <w:rStyle w:val="a6"/>
        </w:rPr>
        <w:annotationRef/>
      </w:r>
      <w:r>
        <w:rPr>
          <w:rFonts w:hint="eastAsia"/>
        </w:rPr>
        <w:t>已补充</w:t>
      </w:r>
    </w:p>
  </w:comment>
  <w:comment w:id="224" w:author="Chuan-Peng Hu" w:date="2023-09-28T09:55:00Z" w:initials="CPH">
    <w:p w14:paraId="2968010F" w14:textId="1F98AFE2" w:rsidR="006A3696" w:rsidRDefault="006A3696">
      <w:pPr>
        <w:pStyle w:val="a7"/>
      </w:pPr>
      <w:r>
        <w:rPr>
          <w:rStyle w:val="a6"/>
        </w:rPr>
        <w:annotationRef/>
      </w:r>
      <w:r>
        <w:rPr>
          <w:rFonts w:ascii="宋体" w:eastAsia="宋体" w:hAnsi="宋体" w:cs="宋体" w:hint="eastAsia"/>
        </w:rPr>
        <w:t>看看我写的是否准确。</w:t>
      </w:r>
    </w:p>
  </w:comment>
  <w:comment w:id="264" w:author="Sui, Jie" w:date="2023-09-24T14:05:00Z" w:initials="SJ">
    <w:p w14:paraId="3634862F" w14:textId="77777777" w:rsidR="00554CFF" w:rsidRDefault="00554CFF" w:rsidP="00554CFF">
      <w:pPr>
        <w:pStyle w:val="a7"/>
      </w:pPr>
      <w:r>
        <w:rPr>
          <w:rStyle w:val="a6"/>
        </w:rPr>
        <w:annotationRef/>
      </w:r>
      <w:r>
        <w:t>It may be beneficial to incorporate some criteria (e.g., trial number, Suppl. 1.4) for DDM analyses from a modelling perspective</w:t>
      </w:r>
    </w:p>
  </w:comment>
  <w:comment w:id="265" w:author="Hu Chuan-Peng" w:date="2023-09-26T17:20:00Z" w:initials="HC">
    <w:p w14:paraId="180C88BA" w14:textId="77777777" w:rsidR="00554CFF" w:rsidRPr="00080C81" w:rsidRDefault="00554CFF" w:rsidP="00554CFF">
      <w:pPr>
        <w:pStyle w:val="a7"/>
        <w:rPr>
          <w:lang w:val="en-US"/>
        </w:rPr>
      </w:pPr>
      <w:r>
        <w:rPr>
          <w:rStyle w:val="a6"/>
        </w:rPr>
        <w:annotationRef/>
      </w:r>
      <w:r>
        <w:t>P</w:t>
      </w:r>
      <w:r>
        <w:rPr>
          <w:rFonts w:hint="eastAsia"/>
        </w:rPr>
        <w:t>arameters</w:t>
      </w:r>
      <w:r>
        <w:t xml:space="preserve"> </w:t>
      </w:r>
      <w:r>
        <w:rPr>
          <w:rFonts w:ascii="宋体" w:eastAsia="宋体" w:hAnsi="宋体" w:cs="宋体" w:hint="eastAsia"/>
          <w:lang w:val="en-US"/>
        </w:rPr>
        <w:t>是从6</w:t>
      </w:r>
      <w:r>
        <w:rPr>
          <w:rFonts w:ascii="宋体" w:eastAsia="宋体" w:hAnsi="宋体" w:cs="宋体"/>
          <w:lang w:val="en-US"/>
        </w:rPr>
        <w:t>0</w:t>
      </w:r>
      <w:r>
        <w:rPr>
          <w:rFonts w:ascii="宋体" w:eastAsia="宋体" w:hAnsi="宋体" w:cs="宋体" w:hint="eastAsia"/>
          <w:lang w:val="en-US"/>
        </w:rPr>
        <w:t>试次及以上的数据中估计出来。</w:t>
      </w:r>
    </w:p>
  </w:comment>
  <w:comment w:id="266" w:author="Chuan-Peng Hu" w:date="2023-09-28T09:56:00Z" w:initials="CPH">
    <w:p w14:paraId="21E8F890" w14:textId="430D7B19" w:rsidR="00D10124" w:rsidRDefault="00D10124">
      <w:pPr>
        <w:pStyle w:val="a7"/>
      </w:pPr>
      <w:r>
        <w:rPr>
          <w:rStyle w:val="a6"/>
        </w:rPr>
        <w:annotationRef/>
      </w:r>
      <w:r>
        <w:rPr>
          <w:rFonts w:ascii="宋体" w:eastAsia="宋体" w:hAnsi="宋体" w:cs="宋体" w:hint="eastAsia"/>
        </w:rPr>
        <w:t>这个在方法部分有提吗？</w:t>
      </w:r>
    </w:p>
  </w:comment>
  <w:comment w:id="274" w:author="Zheng Liu" w:date="2023-09-26T10:13:00Z" w:initials="ZL">
    <w:p w14:paraId="02B30AE4" w14:textId="5C76A48B" w:rsidR="00A64415" w:rsidRDefault="00A64415" w:rsidP="00A64415">
      <w:pPr>
        <w:pStyle w:val="a7"/>
      </w:pPr>
      <w:r>
        <w:rPr>
          <w:rStyle w:val="a6"/>
        </w:rPr>
        <w:annotationRef/>
      </w:r>
      <w:r>
        <w:rPr>
          <w:rFonts w:hint="eastAsia"/>
        </w:rPr>
        <w:t>加上了简短的</w:t>
      </w:r>
      <w:r>
        <w:t>implication</w:t>
      </w:r>
    </w:p>
  </w:comment>
  <w:comment w:id="317" w:author="office user" w:date="2023-09-28T13:00:00Z" w:initials="o1">
    <w:p w14:paraId="5A3F28FE" w14:textId="77777777" w:rsidR="00D54E22" w:rsidRDefault="00D54E22" w:rsidP="00AE3245">
      <w:r>
        <w:rPr>
          <w:rStyle w:val="a6"/>
        </w:rPr>
        <w:annotationRef/>
      </w:r>
      <w:r>
        <w:rPr>
          <w:rFonts w:hint="eastAsia"/>
          <w:color w:val="000000"/>
          <w:sz w:val="20"/>
          <w:szCs w:val="20"/>
        </w:rPr>
        <w:t>文章里我们提了三遍，是不是太多了</w:t>
      </w:r>
      <w:r>
        <w:rPr>
          <w:color w:val="000000"/>
          <w:sz w:val="20"/>
          <w:szCs w:val="20"/>
        </w:rPr>
        <w:t>..</w:t>
      </w:r>
    </w:p>
    <w:p w14:paraId="54813818" w14:textId="77777777" w:rsidR="00D54E22" w:rsidRDefault="00D54E22" w:rsidP="00AE3245"/>
  </w:comment>
  <w:comment w:id="318" w:author="Sui, Jie" w:date="2023-09-24T13:41:00Z" w:initials="SJ">
    <w:p w14:paraId="611F522A" w14:textId="60114CB4" w:rsidR="00AB6EA8" w:rsidRDefault="00AB6EA8" w:rsidP="00A0088A">
      <w:pPr>
        <w:pStyle w:val="a7"/>
      </w:pPr>
      <w:r>
        <w:rPr>
          <w:rStyle w:val="a6"/>
        </w:rPr>
        <w:annotationRef/>
      </w:r>
      <w:r>
        <w:t>Good point. Two members of our group are designing a repeatability analysis of the paradigm :)</w:t>
      </w:r>
    </w:p>
  </w:comment>
  <w:comment w:id="331" w:author="Sui, Jie" w:date="2023-09-24T13:58:00Z" w:initials="SJ">
    <w:p w14:paraId="722A5800" w14:textId="77777777" w:rsidR="0046008B" w:rsidRDefault="0046008B" w:rsidP="00D73292">
      <w:pPr>
        <w:pStyle w:val="a7"/>
      </w:pPr>
      <w:r>
        <w:rPr>
          <w:rStyle w:val="a6"/>
        </w:rPr>
        <w:annotationRef/>
      </w:r>
      <w:r>
        <w:t>Chuan-Peng, am curious whether PyDDM is useful for DDM</w:t>
      </w:r>
    </w:p>
  </w:comment>
  <w:comment w:id="332" w:author="Zheng Liu" w:date="2023-09-26T10:14:00Z" w:initials="ZL">
    <w:p w14:paraId="1262A7EC" w14:textId="3D91FEE9" w:rsidR="00A64415" w:rsidRDefault="00A64415" w:rsidP="00A64415">
      <w:pPr>
        <w:pStyle w:val="a7"/>
      </w:pPr>
      <w:r>
        <w:rPr>
          <w:rStyle w:val="a6"/>
        </w:rPr>
        <w:annotationRef/>
      </w:r>
      <w:r>
        <w:rPr>
          <w:rFonts w:hint="eastAsia"/>
        </w:rPr>
        <w:t>加上了</w:t>
      </w:r>
      <w:r>
        <w:t>BDI score as covari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5CF740" w15:done="0"/>
  <w15:commentEx w15:paraId="09B6A2A9" w15:paraIdParent="4C5CF740" w15:done="0"/>
  <w15:commentEx w15:paraId="3EE7F426" w15:paraIdParent="4C5CF740" w15:done="0"/>
  <w15:commentEx w15:paraId="1E21F22C" w15:done="1"/>
  <w15:commentEx w15:paraId="61871FA6" w15:paraIdParent="1E21F22C" w15:done="0"/>
  <w15:commentEx w15:paraId="3D0E7CDE" w15:done="0"/>
  <w15:commentEx w15:paraId="3A003615" w15:done="0"/>
  <w15:commentEx w15:paraId="5EB768FE" w15:done="0"/>
  <w15:commentEx w15:paraId="6AFCEBC1" w15:done="0"/>
  <w15:commentEx w15:paraId="6B7C9D6A" w15:done="0"/>
  <w15:commentEx w15:paraId="04CFE1DC" w15:done="0"/>
  <w15:commentEx w15:paraId="1499491A" w15:done="0"/>
  <w15:commentEx w15:paraId="1656115C" w15:done="0"/>
  <w15:commentEx w15:paraId="373F46C9" w15:done="1"/>
  <w15:commentEx w15:paraId="13092CFF" w15:done="0"/>
  <w15:commentEx w15:paraId="588A4CC9" w15:done="1"/>
  <w15:commentEx w15:paraId="4CB097DB" w15:paraIdParent="588A4CC9" w15:done="1"/>
  <w15:commentEx w15:paraId="2968010F" w15:done="0"/>
  <w15:commentEx w15:paraId="3634862F" w15:done="0"/>
  <w15:commentEx w15:paraId="180C88BA" w15:paraIdParent="3634862F" w15:done="0"/>
  <w15:commentEx w15:paraId="21E8F890" w15:done="0"/>
  <w15:commentEx w15:paraId="02B30AE4" w15:done="1"/>
  <w15:commentEx w15:paraId="54813818" w15:done="0"/>
  <w15:commentEx w15:paraId="611F522A" w15:done="1"/>
  <w15:commentEx w15:paraId="722A5800" w15:done="0"/>
  <w15:commentEx w15:paraId="1262A7E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AAA3B" w16cex:dateUtc="2023-09-24T11:29:00Z"/>
  <w16cex:commentExtensible w16cex:durableId="28BC3EC1" w16cex:dateUtc="2023-09-25T09:15:00Z"/>
  <w16cex:commentExtensible w16cex:durableId="666CF78B" w16cex:dateUtc="2023-09-26T05:15:00Z"/>
  <w16cex:commentExtensible w16cex:durableId="28BAB689" w16cex:dateUtc="2023-09-24T12:22:00Z"/>
  <w16cex:commentExtensible w16cex:durableId="3E360118" w16cex:dateUtc="2023-09-26T05:16:00Z"/>
  <w16cex:commentExtensible w16cex:durableId="28BABDC9" w16cex:dateUtc="2023-09-24T12:53:00Z"/>
  <w16cex:commentExtensible w16cex:durableId="33FACC30" w16cex:dateUtc="2023-09-28T00:45:00Z"/>
  <w16cex:commentExtensible w16cex:durableId="2D1DF225" w16cex:dateUtc="2023-09-26T05:18:00Z"/>
  <w16cex:commentExtensible w16cex:durableId="28C044A4" w16cex:dateUtc="2023-09-28T10:29:00Z"/>
  <w16cex:commentExtensible w16cex:durableId="28C02589" w16cex:dateUtc="2023-09-28T08:17:00Z"/>
  <w16cex:commentExtensible w16cex:durableId="28BABA2E" w16cex:dateUtc="2023-09-24T12:37:00Z"/>
  <w16cex:commentExtensible w16cex:durableId="5995E96F" w16cex:dateUtc="2023-09-28T01:15:00Z"/>
  <w16cex:commentExtensible w16cex:durableId="17D3578E" w16cex:dateUtc="2023-09-27T04:46:00Z"/>
  <w16cex:commentExtensible w16cex:durableId="28BAB723" w16cex:dateUtc="2023-09-24T12:24:00Z"/>
  <w16cex:commentExtensible w16cex:durableId="28BE98AA" w16cex:dateUtc="2023-09-27T04:03:00Z"/>
  <w16cex:commentExtensible w16cex:durableId="28BAB7FC" w16cex:dateUtc="2023-09-24T12:28:00Z"/>
  <w16cex:commentExtensible w16cex:durableId="28BD2D23" w16cex:dateUtc="2023-09-26T02:12:00Z"/>
  <w16cex:commentExtensible w16cex:durableId="2AED0504" w16cex:dateUtc="2023-09-28T01:55:00Z"/>
  <w16cex:commentExtensible w16cex:durableId="28BAC0A8" w16cex:dateUtc="2023-09-24T13:05:00Z"/>
  <w16cex:commentExtensible w16cex:durableId="295B2259" w16cex:dateUtc="2023-09-26T09:20:00Z"/>
  <w16cex:commentExtensible w16cex:durableId="7DFCD4DB" w16cex:dateUtc="2023-09-28T01:56:00Z"/>
  <w16cex:commentExtensible w16cex:durableId="28BD2D47" w16cex:dateUtc="2023-09-26T02:13:00Z"/>
  <w16cex:commentExtensible w16cex:durableId="28BFF775" w16cex:dateUtc="2023-09-28T05:00:00Z"/>
  <w16cex:commentExtensible w16cex:durableId="28BABAF3" w16cex:dateUtc="2023-09-24T12:41:00Z"/>
  <w16cex:commentExtensible w16cex:durableId="28BABF0A" w16cex:dateUtc="2023-09-24T12:58:00Z"/>
  <w16cex:commentExtensible w16cex:durableId="28BD2D95" w16cex:dateUtc="2023-09-26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5CF740" w16cid:durableId="28BAAA3B"/>
  <w16cid:commentId w16cid:paraId="09B6A2A9" w16cid:durableId="28BC3EC1"/>
  <w16cid:commentId w16cid:paraId="3EE7F426" w16cid:durableId="666CF78B"/>
  <w16cid:commentId w16cid:paraId="1E21F22C" w16cid:durableId="28BAB689"/>
  <w16cid:commentId w16cid:paraId="61871FA6" w16cid:durableId="3E360118"/>
  <w16cid:commentId w16cid:paraId="3D0E7CDE" w16cid:durableId="28BABDC9"/>
  <w16cid:commentId w16cid:paraId="3A003615" w16cid:durableId="33FACC30"/>
  <w16cid:commentId w16cid:paraId="5EB768FE" w16cid:durableId="2D1DF225"/>
  <w16cid:commentId w16cid:paraId="6AFCEBC1" w16cid:durableId="28C044A4"/>
  <w16cid:commentId w16cid:paraId="6B7C9D6A" w16cid:durableId="28C02589"/>
  <w16cid:commentId w16cid:paraId="04CFE1DC" w16cid:durableId="28BABA2E"/>
  <w16cid:commentId w16cid:paraId="1499491A" w16cid:durableId="5995E96F"/>
  <w16cid:commentId w16cid:paraId="1656115C" w16cid:durableId="17D3578E"/>
  <w16cid:commentId w16cid:paraId="373F46C9" w16cid:durableId="28BAB723"/>
  <w16cid:commentId w16cid:paraId="13092CFF" w16cid:durableId="28BE98AA"/>
  <w16cid:commentId w16cid:paraId="588A4CC9" w16cid:durableId="28BAB7FC"/>
  <w16cid:commentId w16cid:paraId="4CB097DB" w16cid:durableId="28BD2D23"/>
  <w16cid:commentId w16cid:paraId="2968010F" w16cid:durableId="2AED0504"/>
  <w16cid:commentId w16cid:paraId="3634862F" w16cid:durableId="28BAC0A8"/>
  <w16cid:commentId w16cid:paraId="180C88BA" w16cid:durableId="295B2259"/>
  <w16cid:commentId w16cid:paraId="21E8F890" w16cid:durableId="7DFCD4DB"/>
  <w16cid:commentId w16cid:paraId="02B30AE4" w16cid:durableId="28BD2D47"/>
  <w16cid:commentId w16cid:paraId="54813818" w16cid:durableId="28BFF775"/>
  <w16cid:commentId w16cid:paraId="611F522A" w16cid:durableId="28BABAF3"/>
  <w16cid:commentId w16cid:paraId="722A5800" w16cid:durableId="28BABF0A"/>
  <w16cid:commentId w16cid:paraId="1262A7EC" w16cid:durableId="28BD2D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A836D" w14:textId="77777777" w:rsidR="0044071C" w:rsidRDefault="0044071C" w:rsidP="009E4B8F">
      <w:r>
        <w:separator/>
      </w:r>
    </w:p>
  </w:endnote>
  <w:endnote w:type="continuationSeparator" w:id="0">
    <w:p w14:paraId="743543E7" w14:textId="77777777" w:rsidR="0044071C" w:rsidRDefault="0044071C"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4D239" w14:textId="77777777" w:rsidR="0044071C" w:rsidRDefault="0044071C" w:rsidP="009E4B8F">
      <w:r>
        <w:separator/>
      </w:r>
    </w:p>
  </w:footnote>
  <w:footnote w:type="continuationSeparator" w:id="0">
    <w:p w14:paraId="537F77DB" w14:textId="77777777" w:rsidR="0044071C" w:rsidRDefault="0044071C"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i, Jie">
    <w15:presenceInfo w15:providerId="AD" w15:userId="S::s14js9@abdn.ac.uk::06b27b10-5df7-4b35-9bbb-592b143bffaf"/>
  </w15:person>
  <w15:person w15:author="MengZhen">
    <w15:presenceInfo w15:providerId="Windows Live" w15:userId="0d2b37b484eb8a22"/>
  </w15:person>
  <w15:person w15:author="Hu Chuan-Peng">
    <w15:presenceInfo w15:providerId="Windows Live" w15:userId="b3f3f6a417be6905"/>
  </w15:person>
  <w15:person w15:author="office user">
    <w15:presenceInfo w15:providerId="AD" w15:userId="S::s1014@hao58.vip::7142c027-b688-4a40-90aa-1531e5e4caee"/>
  </w15:person>
  <w15:person w15:author="Chuan-Peng Hu">
    <w15:presenceInfo w15:providerId="Windows Live" w15:userId="b3f3f6a417be6905"/>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bordersDoNotSurroundHeader/>
  <w:bordersDoNotSurroundFooter/>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75D1"/>
    <w:rsid w:val="000B7C95"/>
    <w:rsid w:val="000C0391"/>
    <w:rsid w:val="000C2824"/>
    <w:rsid w:val="000C2DF3"/>
    <w:rsid w:val="000C48F8"/>
    <w:rsid w:val="000C5DBD"/>
    <w:rsid w:val="000C6133"/>
    <w:rsid w:val="000C6216"/>
    <w:rsid w:val="000C659A"/>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BFF"/>
    <w:rsid w:val="007370B2"/>
    <w:rsid w:val="00737B46"/>
    <w:rsid w:val="00741641"/>
    <w:rsid w:val="00741EBF"/>
    <w:rsid w:val="0074268E"/>
    <w:rsid w:val="00742F1F"/>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F9"/>
    <w:rsid w:val="00A33890"/>
    <w:rsid w:val="00A34D1D"/>
    <w:rsid w:val="00A37F7F"/>
    <w:rsid w:val="00A40034"/>
    <w:rsid w:val="00A41FC0"/>
    <w:rsid w:val="00A4469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121/1.1907229" TargetMode="External"/><Relationship Id="rId47" Type="http://schemas.openxmlformats.org/officeDocument/2006/relationships/hyperlink" Target="https://doi.org/10.3758/s13421-019-00924-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3758/BF03194023" TargetMode="External"/><Relationship Id="rId89" Type="http://schemas.openxmlformats.org/officeDocument/2006/relationships/hyperlink" Target="https://doi.org/10.1007/s12144-021-02114-7"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1037/bul0000164" TargetMode="External"/><Relationship Id="rId58" Type="http://schemas.openxmlformats.org/officeDocument/2006/relationships/hyperlink" Target="https://doi.org/10.1080/20445911.2014.996156" TargetMode="External"/><Relationship Id="rId74" Type="http://schemas.openxmlformats.org/officeDocument/2006/relationships/hyperlink" Target="https://doi.org/10.3758/s13423-021-01948-3" TargetMode="External"/><Relationship Id="rId79" Type="http://schemas.openxmlformats.org/officeDocument/2006/relationships/hyperlink" Target="https://doi.org/10.1080/20445911.2019.1686393" TargetMode="External"/><Relationship Id="rId5" Type="http://schemas.openxmlformats.org/officeDocument/2006/relationships/webSettings" Target="webSettings.xml"/><Relationship Id="rId90" Type="http://schemas.openxmlformats.org/officeDocument/2006/relationships/hyperlink" Target="https://doi.org/https://doi.org/10.17605/OSF.IO/MTR8D" TargetMode="External"/><Relationship Id="rId95" Type="http://schemas.openxmlformats.org/officeDocument/2006/relationships/theme" Target="theme/theme1.xm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psycnet.apa.org/record/1982-00095-001" TargetMode="External"/><Relationship Id="rId48" Type="http://schemas.openxmlformats.org/officeDocument/2006/relationships/hyperlink" Target="https://doi.org/doi:10.1073/pnas.1818430116"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3758/s13421-017-0722-3" TargetMode="External"/><Relationship Id="rId72" Type="http://schemas.openxmlformats.org/officeDocument/2006/relationships/hyperlink" Target="https://doi.org/10.1016/j.jclinepi.2021.03.001" TargetMode="External"/><Relationship Id="rId80" Type="http://schemas.openxmlformats.org/officeDocument/2006/relationships/hyperlink" Target="https://doi.org/10.1016/j.jrp.2008.08.001" TargetMode="External"/><Relationship Id="rId85" Type="http://schemas.openxmlformats.org/officeDocument/2006/relationships/hyperlink" Target="https://doi.org/10.3389/fninf.2013.00014" TargetMode="External"/><Relationship Id="rId93"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euqmf" TargetMode="Externa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hyperlink" Target="https://doi.org/10.1016/j.actpsy.2020.103167"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016/j.jad.2022.04.122" TargetMode="External"/><Relationship Id="rId20" Type="http://schemas.openxmlformats.org/officeDocument/2006/relationships/image" Target="media/image2.emf"/><Relationship Id="rId41" Type="http://schemas.openxmlformats.org/officeDocument/2006/relationships/hyperlink" Target="https://doi.org/10.1186/s41235-019-0186-z" TargetMode="External"/><Relationship Id="rId54" Type="http://schemas.openxmlformats.org/officeDocument/2006/relationships/hyperlink" Target="https://doi.org/10.1017/S0033291721003597" TargetMode="External"/><Relationship Id="rId62" Type="http://schemas.openxmlformats.org/officeDocument/2006/relationships/hyperlink" Target="https://doi.org/10.1002/hbm.25129" TargetMode="External"/><Relationship Id="rId70" Type="http://schemas.openxmlformats.org/officeDocument/2006/relationships/hyperlink" Target="https://doi.org/10.31234/osf.io/9dzm4" TargetMode="External"/><Relationship Id="rId75" Type="http://schemas.openxmlformats.org/officeDocument/2006/relationships/hyperlink" Target="https://doi.org/10.1177/1747021819892158" TargetMode="External"/><Relationship Id="rId83" Type="http://schemas.openxmlformats.org/officeDocument/2006/relationships/hyperlink" Target="https://doi.org/10.1038/nn907" TargetMode="External"/><Relationship Id="rId88" Type="http://schemas.openxmlformats.org/officeDocument/2006/relationships/hyperlink" Target="https://doi.org/10.1038/s41592-023-01901-3" TargetMode="External"/><Relationship Id="rId91" Type="http://schemas.openxmlformats.org/officeDocument/2006/relationships/hyperlink" Target="https://doi.org/https://doi.org/10.1016/j.neuroimage.2023.12020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3.png"/><Relationship Id="rId49" Type="http://schemas.openxmlformats.org/officeDocument/2006/relationships/hyperlink" Target="https://doi.org/10.1007/978-1-4612-4380-9_6" TargetMode="External"/><Relationship Id="rId57" Type="http://schemas.openxmlformats.org/officeDocument/2006/relationships/hyperlink" Target="https://doi.org/10.1068/p7526" TargetMode="External"/><Relationship Id="rId10" Type="http://schemas.microsoft.com/office/2011/relationships/commentsExtended" Target="commentsExtended.xml"/><Relationship Id="rId31" Type="http://schemas.openxmlformats.org/officeDocument/2006/relationships/image" Target="media/image8.png"/><Relationship Id="rId44" Type="http://schemas.openxmlformats.org/officeDocument/2006/relationships/hyperlink" Target="https://doi.org/10.1080/02699931.2020.1839383" TargetMode="External"/><Relationship Id="rId52" Type="http://schemas.openxmlformats.org/officeDocument/2006/relationships/hyperlink" Target="https://doi.org/10.1016/j.actpsy.2021.103350" TargetMode="External"/><Relationship Id="rId60" Type="http://schemas.openxmlformats.org/officeDocument/2006/relationships/hyperlink" Target="https://doi.org/10.1016/S1364-6613" TargetMode="External"/><Relationship Id="rId65" Type="http://schemas.openxmlformats.org/officeDocument/2006/relationships/hyperlink" Target="https://doi.org/10.5281/zenodo.2555874" TargetMode="External"/><Relationship Id="rId73" Type="http://schemas.openxmlformats.org/officeDocument/2006/relationships/hyperlink" Target="https://doi.org/10.1111/bjop.12479" TargetMode="External"/><Relationship Id="rId78" Type="http://schemas.openxmlformats.org/officeDocument/2006/relationships/hyperlink" Target="https://doi.org/10.3758/s13428-023-02203-4" TargetMode="External"/><Relationship Id="rId81" Type="http://schemas.openxmlformats.org/officeDocument/2006/relationships/hyperlink" Target="https://doi.org/10.1037/a0029792" TargetMode="External"/><Relationship Id="rId86" Type="http://schemas.openxmlformats.org/officeDocument/2006/relationships/hyperlink" Target="https://doi.org/10.7554/eLife.49547"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016/j.actpsy.2021.103297" TargetMode="External"/><Relationship Id="rId34" Type="http://schemas.openxmlformats.org/officeDocument/2006/relationships/image" Target="media/image11.png"/><Relationship Id="rId50" Type="http://schemas.openxmlformats.org/officeDocument/2006/relationships/hyperlink" Target="https://doi.org/10.1016/j.concog.2019.102848" TargetMode="External"/><Relationship Id="rId55" Type="http://schemas.openxmlformats.org/officeDocument/2006/relationships/hyperlink" Target="https://doi.org/10.1525/collabra.301" TargetMode="External"/><Relationship Id="rId76" Type="http://schemas.openxmlformats.org/officeDocument/2006/relationships/hyperlink" Target="https://www.R-project.org/" TargetMode="External"/><Relationship Id="rId7" Type="http://schemas.openxmlformats.org/officeDocument/2006/relationships/endnotes" Target="endnotes.xml"/><Relationship Id="rId71" Type="http://schemas.openxmlformats.org/officeDocument/2006/relationships/hyperlink" Target="https://doi.org/10.1027/1618-3169/a000502" TargetMode="External"/><Relationship Id="rId92" Type="http://schemas.openxmlformats.org/officeDocument/2006/relationships/hyperlink" Target="https://doi.org/10.1016/j.bpsc.2023.02.004"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002/hbm.23909" TargetMode="External"/><Relationship Id="rId45" Type="http://schemas.openxmlformats.org/officeDocument/2006/relationships/hyperlink" Target="https://doi.org/10.1037/xhp0000691" TargetMode="External"/><Relationship Id="rId66" Type="http://schemas.openxmlformats.org/officeDocument/2006/relationships/hyperlink" Target="https://doi.org/10.1177/0956797620904990" TargetMode="External"/><Relationship Id="rId87" Type="http://schemas.openxmlformats.org/officeDocument/2006/relationships/hyperlink" Target="https://doi.org/10.1371/journal.pone.0190679"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07/s00426-021-01562-x" TargetMode="External"/><Relationship Id="rId19" Type="http://schemas.openxmlformats.org/officeDocument/2006/relationships/footer" Target="footer4.xml"/><Relationship Id="rId14" Type="http://schemas.openxmlformats.org/officeDocument/2006/relationships/hyperlink" Target="https://osf.io/euqmf" TargetMode="Externa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hyperlink" Target="https://doi.org/10.57760/sciencedb.08117" TargetMode="External"/><Relationship Id="rId77" Type="http://schemas.openxmlformats.org/officeDocument/2006/relationships/hyperlink" Target="https://CRAN.R-project.org/package=psy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Pages>
  <Words>25161</Words>
  <Characters>143418</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2</cp:revision>
  <dcterms:created xsi:type="dcterms:W3CDTF">2023-09-28T07:31:00Z</dcterms:created>
  <dcterms:modified xsi:type="dcterms:W3CDTF">2023-09-2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